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3FA6F430" w:rsidR="005D18E8" w:rsidRDefault="005D18E8" w:rsidP="60D2F1FD">
      <w:pPr>
        <w:spacing w:before="102" w:after="120"/>
        <w:jc w:val="center"/>
        <w:rPr>
          <w:rFonts w:ascii="Arial"/>
          <w:b/>
          <w:bCs/>
          <w:sz w:val="41"/>
          <w:szCs w:val="41"/>
        </w:rPr>
      </w:pPr>
      <w:r w:rsidRPr="60D2F1FD">
        <w:rPr>
          <w:rFonts w:ascii="Arial"/>
          <w:sz w:val="41"/>
          <w:szCs w:val="41"/>
        </w:rPr>
        <w:t>api</w:t>
      </w:r>
      <w:r w:rsidRPr="60D2F1FD">
        <w:rPr>
          <w:rFonts w:ascii="Arial"/>
          <w:b/>
          <w:bCs/>
          <w:sz w:val="41"/>
          <w:szCs w:val="41"/>
        </w:rPr>
        <w:t>Kinetic</w:t>
      </w:r>
      <w:r w:rsidRPr="60D2F1FD">
        <w:rPr>
          <w:rFonts w:ascii="Arial"/>
          <w:b/>
          <w:bCs/>
          <w:spacing w:val="-7"/>
          <w:sz w:val="41"/>
          <w:szCs w:val="41"/>
        </w:rPr>
        <w:t xml:space="preserve"> </w:t>
      </w:r>
      <w:r w:rsidRPr="60D2F1FD">
        <w:rPr>
          <w:rFonts w:ascii="Arial"/>
          <w:b/>
          <w:bCs/>
          <w:sz w:val="41"/>
          <w:szCs w:val="41"/>
        </w:rPr>
        <w:t>Monte</w:t>
      </w:r>
      <w:r w:rsidRPr="60D2F1FD">
        <w:rPr>
          <w:rFonts w:ascii="Arial"/>
          <w:b/>
          <w:bCs/>
          <w:spacing w:val="-6"/>
          <w:sz w:val="41"/>
          <w:szCs w:val="41"/>
        </w:rPr>
        <w:t xml:space="preserve"> </w:t>
      </w:r>
      <w:r w:rsidRPr="60D2F1FD">
        <w:rPr>
          <w:rFonts w:ascii="Arial"/>
          <w:b/>
          <w:bCs/>
          <w:sz w:val="41"/>
          <w:szCs w:val="41"/>
        </w:rPr>
        <w:t>Carlo</w:t>
      </w:r>
      <w:r w:rsidRPr="60D2F1FD">
        <w:rPr>
          <w:rFonts w:ascii="Arial"/>
          <w:b/>
          <w:bCs/>
          <w:spacing w:val="-7"/>
          <w:sz w:val="41"/>
          <w:szCs w:val="41"/>
        </w:rPr>
        <w:t xml:space="preserve"> </w:t>
      </w:r>
      <w:r w:rsidRPr="60D2F1FD">
        <w:rPr>
          <w:rFonts w:ascii="Arial"/>
          <w:b/>
          <w:bCs/>
          <w:sz w:val="41"/>
          <w:szCs w:val="41"/>
        </w:rPr>
        <w:t>Modeling</w:t>
      </w:r>
      <w:r w:rsidRPr="60D2F1FD">
        <w:rPr>
          <w:rFonts w:ascii="Arial"/>
          <w:b/>
          <w:bCs/>
          <w:spacing w:val="-6"/>
          <w:sz w:val="41"/>
          <w:szCs w:val="41"/>
        </w:rPr>
        <w:t xml:space="preserve"> </w:t>
      </w:r>
      <w:r w:rsidRPr="60D2F1FD">
        <w:rPr>
          <w:rFonts w:ascii="Arial"/>
          <w:b/>
          <w:bCs/>
          <w:sz w:val="41"/>
          <w:szCs w:val="41"/>
        </w:rPr>
        <w:t>with</w:t>
      </w:r>
      <w:r w:rsidRPr="60D2F1FD">
        <w:rPr>
          <w:rFonts w:ascii="Arial"/>
          <w:b/>
          <w:bCs/>
          <w:spacing w:val="-6"/>
          <w:sz w:val="41"/>
          <w:szCs w:val="41"/>
        </w:rPr>
        <w:t xml:space="preserve"> </w:t>
      </w:r>
      <w:r w:rsidRPr="60D2F1FD">
        <w:rPr>
          <w:rFonts w:ascii="Arial"/>
          <w:b/>
          <w:bCs/>
          <w:sz w:val="41"/>
          <w:szCs w:val="41"/>
        </w:rPr>
        <w:t>kmcos</w:t>
      </w:r>
    </w:p>
    <w:p w14:paraId="7001DA46" w14:textId="77777777" w:rsidR="005D18E8" w:rsidRPr="008F0DED" w:rsidRDefault="005D18E8" w:rsidP="00AD61A7">
      <w:pPr>
        <w:pStyle w:val="BodyText"/>
        <w:jc w:val="center"/>
        <w:rPr>
          <w:lang w:val="de-DE"/>
        </w:rPr>
      </w:pPr>
      <w:r w:rsidRPr="008F0DED">
        <w:rPr>
          <w:lang w:val="de-DE"/>
        </w:rPr>
        <w:t>Mie Andersen, Juan Manuel Lorenzi, Meelod Waheed</w:t>
      </w:r>
    </w:p>
    <w:p w14:paraId="121FA838" w14:textId="69DA16EB" w:rsidR="005D18E8" w:rsidRPr="00963246" w:rsidRDefault="005D18E8" w:rsidP="00AD61A7">
      <w:pPr>
        <w:pStyle w:val="BodyText"/>
        <w:jc w:val="center"/>
      </w:pPr>
      <w:r w:rsidRPr="00963246">
        <w:t xml:space="preserve">January </w:t>
      </w:r>
      <w:r w:rsidR="00AD6F3A">
        <w:t>27</w:t>
      </w:r>
      <w:r w:rsidRPr="00963246">
        <w:t>, 2022</w:t>
      </w:r>
    </w:p>
    <w:sdt>
      <w:sdtPr>
        <w:id w:val="-1584906898"/>
        <w:docPartObj>
          <w:docPartGallery w:val="Table of Contents"/>
          <w:docPartUnique/>
        </w:docPartObj>
      </w:sdtPr>
      <w:sdtEndPr>
        <w:rPr>
          <w:b/>
          <w:bCs/>
          <w:noProof/>
        </w:rPr>
      </w:sdtEndPr>
      <w:sdtContent>
        <w:p w14:paraId="27A7CC18" w14:textId="5965A2FF" w:rsidR="00966369" w:rsidRDefault="005D18E8">
          <w:pPr>
            <w:pStyle w:val="TOC1"/>
            <w:tabs>
              <w:tab w:val="left" w:pos="520"/>
              <w:tab w:val="right" w:leader="dot" w:pos="9420"/>
            </w:tabs>
            <w:rPr>
              <w:rFonts w:asciiTheme="minorHAnsi" w:eastAsiaTheme="minorEastAsia" w:hAnsiTheme="minorHAnsi" w:cstheme="minorBidi"/>
              <w:noProof/>
              <w:w w:val="100"/>
            </w:rPr>
          </w:pPr>
          <w:r>
            <w:fldChar w:fldCharType="begin"/>
          </w:r>
          <w:r>
            <w:instrText xml:space="preserve"> TOC \o "1-3" \h \z \u </w:instrText>
          </w:r>
          <w:r>
            <w:fldChar w:fldCharType="separate"/>
          </w:r>
          <w:hyperlink w:anchor="_Toc98495172" w:history="1">
            <w:r w:rsidR="00966369" w:rsidRPr="009E46AB">
              <w:rPr>
                <w:rStyle w:val="Hyperlink"/>
                <w:noProof/>
              </w:rPr>
              <w:t>1</w:t>
            </w:r>
            <w:r w:rsidR="00966369">
              <w:rPr>
                <w:rFonts w:asciiTheme="minorHAnsi" w:eastAsiaTheme="minorEastAsia" w:hAnsiTheme="minorHAnsi" w:cstheme="minorBidi"/>
                <w:noProof/>
                <w:w w:val="100"/>
              </w:rPr>
              <w:tab/>
            </w:r>
            <w:r w:rsidR="00966369" w:rsidRPr="009E46AB">
              <w:rPr>
                <w:rStyle w:val="Hyperlink"/>
                <w:noProof/>
              </w:rPr>
              <w:t>Introduction</w:t>
            </w:r>
            <w:r w:rsidR="00966369">
              <w:rPr>
                <w:noProof/>
                <w:webHidden/>
              </w:rPr>
              <w:tab/>
            </w:r>
            <w:r w:rsidR="00966369">
              <w:rPr>
                <w:noProof/>
                <w:webHidden/>
              </w:rPr>
              <w:fldChar w:fldCharType="begin"/>
            </w:r>
            <w:r w:rsidR="00966369">
              <w:rPr>
                <w:noProof/>
                <w:webHidden/>
              </w:rPr>
              <w:instrText xml:space="preserve"> PAGEREF _Toc98495172 \h </w:instrText>
            </w:r>
            <w:r w:rsidR="00966369">
              <w:rPr>
                <w:noProof/>
                <w:webHidden/>
              </w:rPr>
            </w:r>
            <w:r w:rsidR="00966369">
              <w:rPr>
                <w:noProof/>
                <w:webHidden/>
              </w:rPr>
              <w:fldChar w:fldCharType="separate"/>
            </w:r>
            <w:r w:rsidR="00966369">
              <w:rPr>
                <w:noProof/>
                <w:webHidden/>
              </w:rPr>
              <w:t>3</w:t>
            </w:r>
            <w:r w:rsidR="00966369">
              <w:rPr>
                <w:noProof/>
                <w:webHidden/>
              </w:rPr>
              <w:fldChar w:fldCharType="end"/>
            </w:r>
          </w:hyperlink>
        </w:p>
        <w:p w14:paraId="6B4D83B1" w14:textId="4B4AB20B"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173" w:history="1">
            <w:r w:rsidR="00966369" w:rsidRPr="009E46AB">
              <w:rPr>
                <w:rStyle w:val="Hyperlink"/>
                <w:noProof/>
              </w:rPr>
              <w:t>1.1</w:t>
            </w:r>
            <w:r w:rsidR="00966369">
              <w:rPr>
                <w:rFonts w:asciiTheme="minorHAnsi" w:eastAsiaTheme="minorEastAsia" w:hAnsiTheme="minorHAnsi" w:cstheme="minorBidi"/>
                <w:b w:val="0"/>
                <w:bCs w:val="0"/>
                <w:noProof/>
                <w:w w:val="100"/>
              </w:rPr>
              <w:tab/>
            </w:r>
            <w:r w:rsidR="00966369" w:rsidRPr="009E46AB">
              <w:rPr>
                <w:rStyle w:val="Hyperlink"/>
                <w:noProof/>
              </w:rPr>
              <w:t>What is Kinetic Monte Carlo</w:t>
            </w:r>
            <w:r w:rsidR="00966369">
              <w:rPr>
                <w:noProof/>
                <w:webHidden/>
              </w:rPr>
              <w:tab/>
            </w:r>
            <w:r w:rsidR="00966369">
              <w:rPr>
                <w:noProof/>
                <w:webHidden/>
              </w:rPr>
              <w:fldChar w:fldCharType="begin"/>
            </w:r>
            <w:r w:rsidR="00966369">
              <w:rPr>
                <w:noProof/>
                <w:webHidden/>
              </w:rPr>
              <w:instrText xml:space="preserve"> PAGEREF _Toc98495173 \h </w:instrText>
            </w:r>
            <w:r w:rsidR="00966369">
              <w:rPr>
                <w:noProof/>
                <w:webHidden/>
              </w:rPr>
            </w:r>
            <w:r w:rsidR="00966369">
              <w:rPr>
                <w:noProof/>
                <w:webHidden/>
              </w:rPr>
              <w:fldChar w:fldCharType="separate"/>
            </w:r>
            <w:r w:rsidR="00966369">
              <w:rPr>
                <w:noProof/>
                <w:webHidden/>
              </w:rPr>
              <w:t>3</w:t>
            </w:r>
            <w:r w:rsidR="00966369">
              <w:rPr>
                <w:noProof/>
                <w:webHidden/>
              </w:rPr>
              <w:fldChar w:fldCharType="end"/>
            </w:r>
          </w:hyperlink>
        </w:p>
        <w:p w14:paraId="17C20860" w14:textId="0B288C6C"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174" w:history="1">
            <w:r w:rsidR="00966369" w:rsidRPr="009E46AB">
              <w:rPr>
                <w:rStyle w:val="Hyperlink"/>
                <w:noProof/>
              </w:rPr>
              <w:t>1.2</w:t>
            </w:r>
            <w:r w:rsidR="00966369">
              <w:rPr>
                <w:rFonts w:asciiTheme="minorHAnsi" w:eastAsiaTheme="minorEastAsia" w:hAnsiTheme="minorHAnsi" w:cstheme="minorBidi"/>
                <w:b w:val="0"/>
                <w:bCs w:val="0"/>
                <w:noProof/>
                <w:w w:val="100"/>
              </w:rPr>
              <w:tab/>
            </w:r>
            <w:r w:rsidR="00966369" w:rsidRPr="009E46AB">
              <w:rPr>
                <w:rStyle w:val="Hyperlink"/>
                <w:noProof/>
              </w:rPr>
              <w:t>Features of kmcos</w:t>
            </w:r>
            <w:r w:rsidR="00966369">
              <w:rPr>
                <w:noProof/>
                <w:webHidden/>
              </w:rPr>
              <w:tab/>
            </w:r>
            <w:r w:rsidR="00966369">
              <w:rPr>
                <w:noProof/>
                <w:webHidden/>
              </w:rPr>
              <w:fldChar w:fldCharType="begin"/>
            </w:r>
            <w:r w:rsidR="00966369">
              <w:rPr>
                <w:noProof/>
                <w:webHidden/>
              </w:rPr>
              <w:instrText xml:space="preserve"> PAGEREF _Toc98495174 \h </w:instrText>
            </w:r>
            <w:r w:rsidR="00966369">
              <w:rPr>
                <w:noProof/>
                <w:webHidden/>
              </w:rPr>
            </w:r>
            <w:r w:rsidR="00966369">
              <w:rPr>
                <w:noProof/>
                <w:webHidden/>
              </w:rPr>
              <w:fldChar w:fldCharType="separate"/>
            </w:r>
            <w:r w:rsidR="00966369">
              <w:rPr>
                <w:noProof/>
                <w:webHidden/>
              </w:rPr>
              <w:t>3</w:t>
            </w:r>
            <w:r w:rsidR="00966369">
              <w:rPr>
                <w:noProof/>
                <w:webHidden/>
              </w:rPr>
              <w:fldChar w:fldCharType="end"/>
            </w:r>
          </w:hyperlink>
        </w:p>
        <w:p w14:paraId="09C81415" w14:textId="26B4FF34"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175" w:history="1">
            <w:r w:rsidR="00966369" w:rsidRPr="009E46AB">
              <w:rPr>
                <w:rStyle w:val="Hyperlink"/>
                <w:noProof/>
              </w:rPr>
              <w:t>1.3</w:t>
            </w:r>
            <w:r w:rsidR="00966369">
              <w:rPr>
                <w:rFonts w:asciiTheme="minorHAnsi" w:eastAsiaTheme="minorEastAsia" w:hAnsiTheme="minorHAnsi" w:cstheme="minorBidi"/>
                <w:b w:val="0"/>
                <w:bCs w:val="0"/>
                <w:noProof/>
                <w:w w:val="100"/>
              </w:rPr>
              <w:tab/>
            </w:r>
            <w:r w:rsidR="00966369" w:rsidRPr="009E46AB">
              <w:rPr>
                <w:rStyle w:val="Hyperlink"/>
                <w:noProof/>
              </w:rPr>
              <w:t>Installing kmcos</w:t>
            </w:r>
            <w:r w:rsidR="00966369">
              <w:rPr>
                <w:noProof/>
                <w:webHidden/>
              </w:rPr>
              <w:tab/>
            </w:r>
            <w:r w:rsidR="00966369">
              <w:rPr>
                <w:noProof/>
                <w:webHidden/>
              </w:rPr>
              <w:fldChar w:fldCharType="begin"/>
            </w:r>
            <w:r w:rsidR="00966369">
              <w:rPr>
                <w:noProof/>
                <w:webHidden/>
              </w:rPr>
              <w:instrText xml:space="preserve"> PAGEREF _Toc98495175 \h </w:instrText>
            </w:r>
            <w:r w:rsidR="00966369">
              <w:rPr>
                <w:noProof/>
                <w:webHidden/>
              </w:rPr>
            </w:r>
            <w:r w:rsidR="00966369">
              <w:rPr>
                <w:noProof/>
                <w:webHidden/>
              </w:rPr>
              <w:fldChar w:fldCharType="separate"/>
            </w:r>
            <w:r w:rsidR="00966369">
              <w:rPr>
                <w:noProof/>
                <w:webHidden/>
              </w:rPr>
              <w:t>3</w:t>
            </w:r>
            <w:r w:rsidR="00966369">
              <w:rPr>
                <w:noProof/>
                <w:webHidden/>
              </w:rPr>
              <w:fldChar w:fldCharType="end"/>
            </w:r>
          </w:hyperlink>
        </w:p>
        <w:p w14:paraId="5BB72EDC" w14:textId="2747D529"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76" w:history="1">
            <w:r w:rsidR="00966369" w:rsidRPr="009E46AB">
              <w:rPr>
                <w:rStyle w:val="Hyperlink"/>
                <w:noProof/>
              </w:rPr>
              <w:t>1.3.1</w:t>
            </w:r>
            <w:r w:rsidR="00966369">
              <w:rPr>
                <w:rFonts w:asciiTheme="minorHAnsi" w:eastAsiaTheme="minorEastAsia" w:hAnsiTheme="minorHAnsi" w:cstheme="minorBidi"/>
                <w:noProof/>
                <w:w w:val="100"/>
              </w:rPr>
              <w:tab/>
            </w:r>
            <w:r w:rsidR="00966369" w:rsidRPr="009E46AB">
              <w:rPr>
                <w:rStyle w:val="Hyperlink"/>
                <w:noProof/>
              </w:rPr>
              <w:t>Installing VirtualBox</w:t>
            </w:r>
            <w:r w:rsidR="00966369">
              <w:rPr>
                <w:noProof/>
                <w:webHidden/>
              </w:rPr>
              <w:tab/>
            </w:r>
            <w:r w:rsidR="00966369">
              <w:rPr>
                <w:noProof/>
                <w:webHidden/>
              </w:rPr>
              <w:fldChar w:fldCharType="begin"/>
            </w:r>
            <w:r w:rsidR="00966369">
              <w:rPr>
                <w:noProof/>
                <w:webHidden/>
              </w:rPr>
              <w:instrText xml:space="preserve"> PAGEREF _Toc98495176 \h </w:instrText>
            </w:r>
            <w:r w:rsidR="00966369">
              <w:rPr>
                <w:noProof/>
                <w:webHidden/>
              </w:rPr>
            </w:r>
            <w:r w:rsidR="00966369">
              <w:rPr>
                <w:noProof/>
                <w:webHidden/>
              </w:rPr>
              <w:fldChar w:fldCharType="separate"/>
            </w:r>
            <w:r w:rsidR="00966369">
              <w:rPr>
                <w:noProof/>
                <w:webHidden/>
              </w:rPr>
              <w:t>3</w:t>
            </w:r>
            <w:r w:rsidR="00966369">
              <w:rPr>
                <w:noProof/>
                <w:webHidden/>
              </w:rPr>
              <w:fldChar w:fldCharType="end"/>
            </w:r>
          </w:hyperlink>
        </w:p>
        <w:p w14:paraId="1D8DA7D5" w14:textId="4A647004"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77" w:history="1">
            <w:r w:rsidR="00966369" w:rsidRPr="009E46AB">
              <w:rPr>
                <w:rStyle w:val="Hyperlink"/>
                <w:noProof/>
              </w:rPr>
              <w:t>1.3.2</w:t>
            </w:r>
            <w:r w:rsidR="00966369">
              <w:rPr>
                <w:rFonts w:asciiTheme="minorHAnsi" w:eastAsiaTheme="minorEastAsia" w:hAnsiTheme="minorHAnsi" w:cstheme="minorBidi"/>
                <w:noProof/>
                <w:w w:val="100"/>
              </w:rPr>
              <w:tab/>
            </w:r>
            <w:r w:rsidR="00966369" w:rsidRPr="009E46AB">
              <w:rPr>
                <w:rStyle w:val="Hyperlink"/>
                <w:noProof/>
              </w:rPr>
              <w:t>Setting up Ubuntu on VirtualBox</w:t>
            </w:r>
            <w:r w:rsidR="00966369">
              <w:rPr>
                <w:noProof/>
                <w:webHidden/>
              </w:rPr>
              <w:tab/>
            </w:r>
            <w:r w:rsidR="00966369">
              <w:rPr>
                <w:noProof/>
                <w:webHidden/>
              </w:rPr>
              <w:fldChar w:fldCharType="begin"/>
            </w:r>
            <w:r w:rsidR="00966369">
              <w:rPr>
                <w:noProof/>
                <w:webHidden/>
              </w:rPr>
              <w:instrText xml:space="preserve"> PAGEREF _Toc98495177 \h </w:instrText>
            </w:r>
            <w:r w:rsidR="00966369">
              <w:rPr>
                <w:noProof/>
                <w:webHidden/>
              </w:rPr>
            </w:r>
            <w:r w:rsidR="00966369">
              <w:rPr>
                <w:noProof/>
                <w:webHidden/>
              </w:rPr>
              <w:fldChar w:fldCharType="separate"/>
            </w:r>
            <w:r w:rsidR="00966369">
              <w:rPr>
                <w:noProof/>
                <w:webHidden/>
              </w:rPr>
              <w:t>3</w:t>
            </w:r>
            <w:r w:rsidR="00966369">
              <w:rPr>
                <w:noProof/>
                <w:webHidden/>
              </w:rPr>
              <w:fldChar w:fldCharType="end"/>
            </w:r>
          </w:hyperlink>
        </w:p>
        <w:p w14:paraId="5E6C5E29" w14:textId="7D8D8C7E"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78" w:history="1">
            <w:r w:rsidR="00966369" w:rsidRPr="009E46AB">
              <w:rPr>
                <w:rStyle w:val="Hyperlink"/>
                <w:noProof/>
              </w:rPr>
              <w:t>1.3.3</w:t>
            </w:r>
            <w:r w:rsidR="00966369">
              <w:rPr>
                <w:rFonts w:asciiTheme="minorHAnsi" w:eastAsiaTheme="minorEastAsia" w:hAnsiTheme="minorHAnsi" w:cstheme="minorBidi"/>
                <w:noProof/>
                <w:w w:val="100"/>
              </w:rPr>
              <w:tab/>
            </w:r>
            <w:r w:rsidR="00966369" w:rsidRPr="009E46AB">
              <w:rPr>
                <w:rStyle w:val="Hyperlink"/>
                <w:noProof/>
              </w:rPr>
              <w:t>Downloading Ubuntu Disk Image File</w:t>
            </w:r>
            <w:r w:rsidR="00966369">
              <w:rPr>
                <w:noProof/>
                <w:webHidden/>
              </w:rPr>
              <w:tab/>
            </w:r>
            <w:r w:rsidR="00966369">
              <w:rPr>
                <w:noProof/>
                <w:webHidden/>
              </w:rPr>
              <w:fldChar w:fldCharType="begin"/>
            </w:r>
            <w:r w:rsidR="00966369">
              <w:rPr>
                <w:noProof/>
                <w:webHidden/>
              </w:rPr>
              <w:instrText xml:space="preserve"> PAGEREF _Toc98495178 \h </w:instrText>
            </w:r>
            <w:r w:rsidR="00966369">
              <w:rPr>
                <w:noProof/>
                <w:webHidden/>
              </w:rPr>
            </w:r>
            <w:r w:rsidR="00966369">
              <w:rPr>
                <w:noProof/>
                <w:webHidden/>
              </w:rPr>
              <w:fldChar w:fldCharType="separate"/>
            </w:r>
            <w:r w:rsidR="00966369">
              <w:rPr>
                <w:noProof/>
                <w:webHidden/>
              </w:rPr>
              <w:t>3</w:t>
            </w:r>
            <w:r w:rsidR="00966369">
              <w:rPr>
                <w:noProof/>
                <w:webHidden/>
              </w:rPr>
              <w:fldChar w:fldCharType="end"/>
            </w:r>
          </w:hyperlink>
        </w:p>
        <w:p w14:paraId="7E65252E" w14:textId="40AE8DD4"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79" w:history="1">
            <w:r w:rsidR="00966369" w:rsidRPr="009E46AB">
              <w:rPr>
                <w:rStyle w:val="Hyperlink"/>
                <w:noProof/>
              </w:rPr>
              <w:t>1.3.4</w:t>
            </w:r>
            <w:r w:rsidR="00966369">
              <w:rPr>
                <w:rFonts w:asciiTheme="minorHAnsi" w:eastAsiaTheme="minorEastAsia" w:hAnsiTheme="minorHAnsi" w:cstheme="minorBidi"/>
                <w:noProof/>
                <w:w w:val="100"/>
              </w:rPr>
              <w:tab/>
            </w:r>
            <w:r w:rsidR="00966369" w:rsidRPr="009E46AB">
              <w:rPr>
                <w:rStyle w:val="Hyperlink"/>
                <w:noProof/>
              </w:rPr>
              <w:t>Installing Ubuntu on VirtualBox</w:t>
            </w:r>
            <w:r w:rsidR="00966369">
              <w:rPr>
                <w:noProof/>
                <w:webHidden/>
              </w:rPr>
              <w:tab/>
            </w:r>
            <w:r w:rsidR="00966369">
              <w:rPr>
                <w:noProof/>
                <w:webHidden/>
              </w:rPr>
              <w:fldChar w:fldCharType="begin"/>
            </w:r>
            <w:r w:rsidR="00966369">
              <w:rPr>
                <w:noProof/>
                <w:webHidden/>
              </w:rPr>
              <w:instrText xml:space="preserve"> PAGEREF _Toc98495179 \h </w:instrText>
            </w:r>
            <w:r w:rsidR="00966369">
              <w:rPr>
                <w:noProof/>
                <w:webHidden/>
              </w:rPr>
            </w:r>
            <w:r w:rsidR="00966369">
              <w:rPr>
                <w:noProof/>
                <w:webHidden/>
              </w:rPr>
              <w:fldChar w:fldCharType="separate"/>
            </w:r>
            <w:r w:rsidR="00966369">
              <w:rPr>
                <w:noProof/>
                <w:webHidden/>
              </w:rPr>
              <w:t>4</w:t>
            </w:r>
            <w:r w:rsidR="00966369">
              <w:rPr>
                <w:noProof/>
                <w:webHidden/>
              </w:rPr>
              <w:fldChar w:fldCharType="end"/>
            </w:r>
          </w:hyperlink>
        </w:p>
        <w:p w14:paraId="09505132" w14:textId="34697CE4"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80" w:history="1">
            <w:r w:rsidR="00966369" w:rsidRPr="009E46AB">
              <w:rPr>
                <w:rStyle w:val="Hyperlink"/>
                <w:noProof/>
              </w:rPr>
              <w:t>1.3.5</w:t>
            </w:r>
            <w:r w:rsidR="00966369">
              <w:rPr>
                <w:rFonts w:asciiTheme="minorHAnsi" w:eastAsiaTheme="minorEastAsia" w:hAnsiTheme="minorHAnsi" w:cstheme="minorBidi"/>
                <w:noProof/>
                <w:w w:val="100"/>
              </w:rPr>
              <w:tab/>
            </w:r>
            <w:r w:rsidR="00966369" w:rsidRPr="009E46AB">
              <w:rPr>
                <w:rStyle w:val="Hyperlink"/>
                <w:noProof/>
              </w:rPr>
              <w:t>Creating a Shared Drive Between Local and Ubuntu</w:t>
            </w:r>
            <w:r w:rsidR="00966369">
              <w:rPr>
                <w:noProof/>
                <w:webHidden/>
              </w:rPr>
              <w:tab/>
            </w:r>
            <w:r w:rsidR="00966369">
              <w:rPr>
                <w:noProof/>
                <w:webHidden/>
              </w:rPr>
              <w:fldChar w:fldCharType="begin"/>
            </w:r>
            <w:r w:rsidR="00966369">
              <w:rPr>
                <w:noProof/>
                <w:webHidden/>
              </w:rPr>
              <w:instrText xml:space="preserve"> PAGEREF _Toc98495180 \h </w:instrText>
            </w:r>
            <w:r w:rsidR="00966369">
              <w:rPr>
                <w:noProof/>
                <w:webHidden/>
              </w:rPr>
            </w:r>
            <w:r w:rsidR="00966369">
              <w:rPr>
                <w:noProof/>
                <w:webHidden/>
              </w:rPr>
              <w:fldChar w:fldCharType="separate"/>
            </w:r>
            <w:r w:rsidR="00966369">
              <w:rPr>
                <w:noProof/>
                <w:webHidden/>
              </w:rPr>
              <w:t>4</w:t>
            </w:r>
            <w:r w:rsidR="00966369">
              <w:rPr>
                <w:noProof/>
                <w:webHidden/>
              </w:rPr>
              <w:fldChar w:fldCharType="end"/>
            </w:r>
          </w:hyperlink>
        </w:p>
        <w:p w14:paraId="6947ABD3" w14:textId="42D84695"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81" w:history="1">
            <w:r w:rsidR="00966369" w:rsidRPr="009E46AB">
              <w:rPr>
                <w:rStyle w:val="Hyperlink"/>
                <w:noProof/>
              </w:rPr>
              <w:t>1.3.6</w:t>
            </w:r>
            <w:r w:rsidR="00966369">
              <w:rPr>
                <w:rFonts w:asciiTheme="minorHAnsi" w:eastAsiaTheme="minorEastAsia" w:hAnsiTheme="minorHAnsi" w:cstheme="minorBidi"/>
                <w:noProof/>
                <w:w w:val="100"/>
              </w:rPr>
              <w:tab/>
            </w:r>
            <w:r w:rsidR="00966369" w:rsidRPr="009E46AB">
              <w:rPr>
                <w:rStyle w:val="Hyperlink"/>
                <w:noProof/>
              </w:rPr>
              <w:t>Bidirectional Clipboard Between Local and Ubuntu</w:t>
            </w:r>
            <w:r w:rsidR="00966369">
              <w:rPr>
                <w:noProof/>
                <w:webHidden/>
              </w:rPr>
              <w:tab/>
            </w:r>
            <w:r w:rsidR="00966369">
              <w:rPr>
                <w:noProof/>
                <w:webHidden/>
              </w:rPr>
              <w:fldChar w:fldCharType="begin"/>
            </w:r>
            <w:r w:rsidR="00966369">
              <w:rPr>
                <w:noProof/>
                <w:webHidden/>
              </w:rPr>
              <w:instrText xml:space="preserve"> PAGEREF _Toc98495181 \h </w:instrText>
            </w:r>
            <w:r w:rsidR="00966369">
              <w:rPr>
                <w:noProof/>
                <w:webHidden/>
              </w:rPr>
            </w:r>
            <w:r w:rsidR="00966369">
              <w:rPr>
                <w:noProof/>
                <w:webHidden/>
              </w:rPr>
              <w:fldChar w:fldCharType="separate"/>
            </w:r>
            <w:r w:rsidR="00966369">
              <w:rPr>
                <w:noProof/>
                <w:webHidden/>
              </w:rPr>
              <w:t>4</w:t>
            </w:r>
            <w:r w:rsidR="00966369">
              <w:rPr>
                <w:noProof/>
                <w:webHidden/>
              </w:rPr>
              <w:fldChar w:fldCharType="end"/>
            </w:r>
          </w:hyperlink>
        </w:p>
        <w:p w14:paraId="7D97B47C" w14:textId="39D0AE5E"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182" w:history="1">
            <w:r w:rsidR="00966369" w:rsidRPr="009E46AB">
              <w:rPr>
                <w:rStyle w:val="Hyperlink"/>
                <w:noProof/>
              </w:rPr>
              <w:t>1.4</w:t>
            </w:r>
            <w:r w:rsidR="00966369">
              <w:rPr>
                <w:rFonts w:asciiTheme="minorHAnsi" w:eastAsiaTheme="minorEastAsia" w:hAnsiTheme="minorHAnsi" w:cstheme="minorBidi"/>
                <w:b w:val="0"/>
                <w:bCs w:val="0"/>
                <w:noProof/>
                <w:w w:val="100"/>
              </w:rPr>
              <w:tab/>
            </w:r>
            <w:r w:rsidR="00966369" w:rsidRPr="009E46AB">
              <w:rPr>
                <w:rStyle w:val="Hyperlink"/>
                <w:noProof/>
              </w:rPr>
              <w:t>Creating a Python Virtual Environment on Ubuntu</w:t>
            </w:r>
            <w:r w:rsidR="00966369">
              <w:rPr>
                <w:noProof/>
                <w:webHidden/>
              </w:rPr>
              <w:tab/>
            </w:r>
            <w:r w:rsidR="00966369">
              <w:rPr>
                <w:noProof/>
                <w:webHidden/>
              </w:rPr>
              <w:fldChar w:fldCharType="begin"/>
            </w:r>
            <w:r w:rsidR="00966369">
              <w:rPr>
                <w:noProof/>
                <w:webHidden/>
              </w:rPr>
              <w:instrText xml:space="preserve"> PAGEREF _Toc98495182 \h </w:instrText>
            </w:r>
            <w:r w:rsidR="00966369">
              <w:rPr>
                <w:noProof/>
                <w:webHidden/>
              </w:rPr>
            </w:r>
            <w:r w:rsidR="00966369">
              <w:rPr>
                <w:noProof/>
                <w:webHidden/>
              </w:rPr>
              <w:fldChar w:fldCharType="separate"/>
            </w:r>
            <w:r w:rsidR="00966369">
              <w:rPr>
                <w:noProof/>
                <w:webHidden/>
              </w:rPr>
              <w:t>4</w:t>
            </w:r>
            <w:r w:rsidR="00966369">
              <w:rPr>
                <w:noProof/>
                <w:webHidden/>
              </w:rPr>
              <w:fldChar w:fldCharType="end"/>
            </w:r>
          </w:hyperlink>
        </w:p>
        <w:p w14:paraId="3FF3FC66" w14:textId="0F10DC31"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183" w:history="1">
            <w:r w:rsidR="00966369" w:rsidRPr="009E46AB">
              <w:rPr>
                <w:rStyle w:val="Hyperlink"/>
                <w:noProof/>
              </w:rPr>
              <w:t>1.5</w:t>
            </w:r>
            <w:r w:rsidR="00966369">
              <w:rPr>
                <w:rFonts w:asciiTheme="minorHAnsi" w:eastAsiaTheme="minorEastAsia" w:hAnsiTheme="minorHAnsi" w:cstheme="minorBidi"/>
                <w:b w:val="0"/>
                <w:bCs w:val="0"/>
                <w:noProof/>
                <w:w w:val="100"/>
              </w:rPr>
              <w:tab/>
            </w:r>
            <w:r w:rsidR="00966369" w:rsidRPr="009E46AB">
              <w:rPr>
                <w:rStyle w:val="Hyperlink"/>
                <w:noProof/>
              </w:rPr>
              <w:t>Installing kmcos on Ubuntu</w:t>
            </w:r>
            <w:r w:rsidR="00966369">
              <w:rPr>
                <w:noProof/>
                <w:webHidden/>
              </w:rPr>
              <w:tab/>
            </w:r>
            <w:r w:rsidR="00966369">
              <w:rPr>
                <w:noProof/>
                <w:webHidden/>
              </w:rPr>
              <w:fldChar w:fldCharType="begin"/>
            </w:r>
            <w:r w:rsidR="00966369">
              <w:rPr>
                <w:noProof/>
                <w:webHidden/>
              </w:rPr>
              <w:instrText xml:space="preserve"> PAGEREF _Toc98495183 \h </w:instrText>
            </w:r>
            <w:r w:rsidR="00966369">
              <w:rPr>
                <w:noProof/>
                <w:webHidden/>
              </w:rPr>
            </w:r>
            <w:r w:rsidR="00966369">
              <w:rPr>
                <w:noProof/>
                <w:webHidden/>
              </w:rPr>
              <w:fldChar w:fldCharType="separate"/>
            </w:r>
            <w:r w:rsidR="00966369">
              <w:rPr>
                <w:noProof/>
                <w:webHidden/>
              </w:rPr>
              <w:t>5</w:t>
            </w:r>
            <w:r w:rsidR="00966369">
              <w:rPr>
                <w:noProof/>
                <w:webHidden/>
              </w:rPr>
              <w:fldChar w:fldCharType="end"/>
            </w:r>
          </w:hyperlink>
        </w:p>
        <w:p w14:paraId="0E269892" w14:textId="1CB24FFC"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184" w:history="1">
            <w:r w:rsidR="00966369" w:rsidRPr="009E46AB">
              <w:rPr>
                <w:rStyle w:val="Hyperlink"/>
                <w:noProof/>
              </w:rPr>
              <w:t>1.6</w:t>
            </w:r>
            <w:r w:rsidR="00966369">
              <w:rPr>
                <w:rFonts w:asciiTheme="minorHAnsi" w:eastAsiaTheme="minorEastAsia" w:hAnsiTheme="minorHAnsi" w:cstheme="minorBidi"/>
                <w:b w:val="0"/>
                <w:bCs w:val="0"/>
                <w:noProof/>
                <w:w w:val="100"/>
              </w:rPr>
              <w:tab/>
            </w:r>
            <w:r w:rsidR="00966369" w:rsidRPr="009E46AB">
              <w:rPr>
                <w:rStyle w:val="Hyperlink"/>
                <w:noProof/>
              </w:rPr>
              <w:t>Installing Viewer GUI</w:t>
            </w:r>
            <w:r w:rsidR="00966369">
              <w:rPr>
                <w:noProof/>
                <w:webHidden/>
              </w:rPr>
              <w:tab/>
            </w:r>
            <w:r w:rsidR="00966369">
              <w:rPr>
                <w:noProof/>
                <w:webHidden/>
              </w:rPr>
              <w:fldChar w:fldCharType="begin"/>
            </w:r>
            <w:r w:rsidR="00966369">
              <w:rPr>
                <w:noProof/>
                <w:webHidden/>
              </w:rPr>
              <w:instrText xml:space="preserve"> PAGEREF _Toc98495184 \h </w:instrText>
            </w:r>
            <w:r w:rsidR="00966369">
              <w:rPr>
                <w:noProof/>
                <w:webHidden/>
              </w:rPr>
            </w:r>
            <w:r w:rsidR="00966369">
              <w:rPr>
                <w:noProof/>
                <w:webHidden/>
              </w:rPr>
              <w:fldChar w:fldCharType="separate"/>
            </w:r>
            <w:r w:rsidR="00966369">
              <w:rPr>
                <w:noProof/>
                <w:webHidden/>
              </w:rPr>
              <w:t>5</w:t>
            </w:r>
            <w:r w:rsidR="00966369">
              <w:rPr>
                <w:noProof/>
                <w:webHidden/>
              </w:rPr>
              <w:fldChar w:fldCharType="end"/>
            </w:r>
          </w:hyperlink>
        </w:p>
        <w:p w14:paraId="79B7BF66" w14:textId="0353495A"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185" w:history="1">
            <w:r w:rsidR="00966369" w:rsidRPr="009E46AB">
              <w:rPr>
                <w:rStyle w:val="Hyperlink"/>
                <w:noProof/>
              </w:rPr>
              <w:t>1.7</w:t>
            </w:r>
            <w:r w:rsidR="00966369">
              <w:rPr>
                <w:rFonts w:asciiTheme="minorHAnsi" w:eastAsiaTheme="minorEastAsia" w:hAnsiTheme="minorHAnsi" w:cstheme="minorBidi"/>
                <w:b w:val="0"/>
                <w:bCs w:val="0"/>
                <w:noProof/>
                <w:w w:val="100"/>
              </w:rPr>
              <w:tab/>
            </w:r>
            <w:r w:rsidR="00966369" w:rsidRPr="009E46AB">
              <w:rPr>
                <w:rStyle w:val="Hyperlink"/>
                <w:noProof/>
              </w:rPr>
              <w:t>Frequently Asked Questions</w:t>
            </w:r>
            <w:r w:rsidR="00966369">
              <w:rPr>
                <w:noProof/>
                <w:webHidden/>
              </w:rPr>
              <w:tab/>
            </w:r>
            <w:r w:rsidR="00966369">
              <w:rPr>
                <w:noProof/>
                <w:webHidden/>
              </w:rPr>
              <w:fldChar w:fldCharType="begin"/>
            </w:r>
            <w:r w:rsidR="00966369">
              <w:rPr>
                <w:noProof/>
                <w:webHidden/>
              </w:rPr>
              <w:instrText xml:space="preserve"> PAGEREF _Toc98495185 \h </w:instrText>
            </w:r>
            <w:r w:rsidR="00966369">
              <w:rPr>
                <w:noProof/>
                <w:webHidden/>
              </w:rPr>
            </w:r>
            <w:r w:rsidR="00966369">
              <w:rPr>
                <w:noProof/>
                <w:webHidden/>
              </w:rPr>
              <w:fldChar w:fldCharType="separate"/>
            </w:r>
            <w:r w:rsidR="00966369">
              <w:rPr>
                <w:noProof/>
                <w:webHidden/>
              </w:rPr>
              <w:t>5</w:t>
            </w:r>
            <w:r w:rsidR="00966369">
              <w:rPr>
                <w:noProof/>
                <w:webHidden/>
              </w:rPr>
              <w:fldChar w:fldCharType="end"/>
            </w:r>
          </w:hyperlink>
        </w:p>
        <w:p w14:paraId="1936AC42" w14:textId="65DA8356" w:rsidR="00966369" w:rsidRDefault="00396378">
          <w:pPr>
            <w:pStyle w:val="TOC1"/>
            <w:tabs>
              <w:tab w:val="left" w:pos="520"/>
              <w:tab w:val="right" w:leader="dot" w:pos="9420"/>
            </w:tabs>
            <w:rPr>
              <w:rFonts w:asciiTheme="minorHAnsi" w:eastAsiaTheme="minorEastAsia" w:hAnsiTheme="minorHAnsi" w:cstheme="minorBidi"/>
              <w:noProof/>
              <w:w w:val="100"/>
            </w:rPr>
          </w:pPr>
          <w:hyperlink w:anchor="_Toc98495186" w:history="1">
            <w:r w:rsidR="00966369" w:rsidRPr="009E46AB">
              <w:rPr>
                <w:rStyle w:val="Hyperlink"/>
                <w:noProof/>
              </w:rPr>
              <w:t>2</w:t>
            </w:r>
            <w:r w:rsidR="00966369">
              <w:rPr>
                <w:rFonts w:asciiTheme="minorHAnsi" w:eastAsiaTheme="minorEastAsia" w:hAnsiTheme="minorHAnsi" w:cstheme="minorBidi"/>
                <w:noProof/>
                <w:w w:val="100"/>
              </w:rPr>
              <w:tab/>
            </w:r>
            <w:r w:rsidR="00966369" w:rsidRPr="009E46AB">
              <w:rPr>
                <w:rStyle w:val="Hyperlink"/>
                <w:noProof/>
              </w:rPr>
              <w:t>Visualization &amp; Quantitative analysis</w:t>
            </w:r>
            <w:r w:rsidR="00966369">
              <w:rPr>
                <w:noProof/>
                <w:webHidden/>
              </w:rPr>
              <w:tab/>
            </w:r>
            <w:r w:rsidR="00966369">
              <w:rPr>
                <w:noProof/>
                <w:webHidden/>
              </w:rPr>
              <w:fldChar w:fldCharType="begin"/>
            </w:r>
            <w:r w:rsidR="00966369">
              <w:rPr>
                <w:noProof/>
                <w:webHidden/>
              </w:rPr>
              <w:instrText xml:space="preserve"> PAGEREF _Toc98495186 \h </w:instrText>
            </w:r>
            <w:r w:rsidR="00966369">
              <w:rPr>
                <w:noProof/>
                <w:webHidden/>
              </w:rPr>
            </w:r>
            <w:r w:rsidR="00966369">
              <w:rPr>
                <w:noProof/>
                <w:webHidden/>
              </w:rPr>
              <w:fldChar w:fldCharType="separate"/>
            </w:r>
            <w:r w:rsidR="00966369">
              <w:rPr>
                <w:noProof/>
                <w:webHidden/>
              </w:rPr>
              <w:t>6</w:t>
            </w:r>
            <w:r w:rsidR="00966369">
              <w:rPr>
                <w:noProof/>
                <w:webHidden/>
              </w:rPr>
              <w:fldChar w:fldCharType="end"/>
            </w:r>
          </w:hyperlink>
        </w:p>
        <w:p w14:paraId="617B31B9" w14:textId="791D6891"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187" w:history="1">
            <w:r w:rsidR="00966369" w:rsidRPr="009E46AB">
              <w:rPr>
                <w:rStyle w:val="Hyperlink"/>
                <w:noProof/>
              </w:rPr>
              <w:t>2.1</w:t>
            </w:r>
            <w:r w:rsidR="00966369">
              <w:rPr>
                <w:rFonts w:asciiTheme="minorHAnsi" w:eastAsiaTheme="minorEastAsia" w:hAnsiTheme="minorHAnsi" w:cstheme="minorBidi"/>
                <w:b w:val="0"/>
                <w:bCs w:val="0"/>
                <w:noProof/>
                <w:w w:val="100"/>
              </w:rPr>
              <w:tab/>
            </w:r>
            <w:r w:rsidR="00966369" w:rsidRPr="009E46AB">
              <w:rPr>
                <w:rStyle w:val="Hyperlink"/>
                <w:noProof/>
              </w:rPr>
              <w:t>Scripting, Plotting and Visualization</w:t>
            </w:r>
            <w:r w:rsidR="00966369">
              <w:rPr>
                <w:noProof/>
                <w:webHidden/>
              </w:rPr>
              <w:tab/>
            </w:r>
            <w:r w:rsidR="00966369">
              <w:rPr>
                <w:noProof/>
                <w:webHidden/>
              </w:rPr>
              <w:fldChar w:fldCharType="begin"/>
            </w:r>
            <w:r w:rsidR="00966369">
              <w:rPr>
                <w:noProof/>
                <w:webHidden/>
              </w:rPr>
              <w:instrText xml:space="preserve"> PAGEREF _Toc98495187 \h </w:instrText>
            </w:r>
            <w:r w:rsidR="00966369">
              <w:rPr>
                <w:noProof/>
                <w:webHidden/>
              </w:rPr>
            </w:r>
            <w:r w:rsidR="00966369">
              <w:rPr>
                <w:noProof/>
                <w:webHidden/>
              </w:rPr>
              <w:fldChar w:fldCharType="separate"/>
            </w:r>
            <w:r w:rsidR="00966369">
              <w:rPr>
                <w:noProof/>
                <w:webHidden/>
              </w:rPr>
              <w:t>6</w:t>
            </w:r>
            <w:r w:rsidR="00966369">
              <w:rPr>
                <w:noProof/>
                <w:webHidden/>
              </w:rPr>
              <w:fldChar w:fldCharType="end"/>
            </w:r>
          </w:hyperlink>
        </w:p>
        <w:p w14:paraId="4E2F6690" w14:textId="7EC9E9AE"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88" w:history="1">
            <w:r w:rsidR="00966369" w:rsidRPr="009E46AB">
              <w:rPr>
                <w:rStyle w:val="Hyperlink"/>
                <w:noProof/>
              </w:rPr>
              <w:t>2.1.1</w:t>
            </w:r>
            <w:r w:rsidR="00966369">
              <w:rPr>
                <w:rFonts w:asciiTheme="minorHAnsi" w:eastAsiaTheme="minorEastAsia" w:hAnsiTheme="minorHAnsi" w:cstheme="minorBidi"/>
                <w:noProof/>
                <w:w w:val="100"/>
              </w:rPr>
              <w:tab/>
            </w:r>
            <w:r w:rsidR="00966369" w:rsidRPr="009E46AB">
              <w:rPr>
                <w:rStyle w:val="Hyperlink"/>
                <w:noProof/>
              </w:rPr>
              <w:t>Elements of Python Syntax</w:t>
            </w:r>
            <w:r w:rsidR="00966369">
              <w:rPr>
                <w:noProof/>
                <w:webHidden/>
              </w:rPr>
              <w:tab/>
            </w:r>
            <w:r w:rsidR="00966369">
              <w:rPr>
                <w:noProof/>
                <w:webHidden/>
              </w:rPr>
              <w:fldChar w:fldCharType="begin"/>
            </w:r>
            <w:r w:rsidR="00966369">
              <w:rPr>
                <w:noProof/>
                <w:webHidden/>
              </w:rPr>
              <w:instrText xml:space="preserve"> PAGEREF _Toc98495188 \h </w:instrText>
            </w:r>
            <w:r w:rsidR="00966369">
              <w:rPr>
                <w:noProof/>
                <w:webHidden/>
              </w:rPr>
            </w:r>
            <w:r w:rsidR="00966369">
              <w:rPr>
                <w:noProof/>
                <w:webHidden/>
              </w:rPr>
              <w:fldChar w:fldCharType="separate"/>
            </w:r>
            <w:r w:rsidR="00966369">
              <w:rPr>
                <w:noProof/>
                <w:webHidden/>
              </w:rPr>
              <w:t>6</w:t>
            </w:r>
            <w:r w:rsidR="00966369">
              <w:rPr>
                <w:noProof/>
                <w:webHidden/>
              </w:rPr>
              <w:fldChar w:fldCharType="end"/>
            </w:r>
          </w:hyperlink>
        </w:p>
        <w:p w14:paraId="0B7E92C9" w14:textId="26FE4C98"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89" w:history="1">
            <w:r w:rsidR="00966369" w:rsidRPr="009E46AB">
              <w:rPr>
                <w:rStyle w:val="Hyperlink"/>
                <w:noProof/>
              </w:rPr>
              <w:t>2.1.2</w:t>
            </w:r>
            <w:r w:rsidR="00966369">
              <w:rPr>
                <w:rFonts w:asciiTheme="minorHAnsi" w:eastAsiaTheme="minorEastAsia" w:hAnsiTheme="minorHAnsi" w:cstheme="minorBidi"/>
                <w:noProof/>
                <w:w w:val="100"/>
              </w:rPr>
              <w:tab/>
            </w:r>
            <w:r w:rsidR="00966369" w:rsidRPr="009E46AB">
              <w:rPr>
                <w:rStyle w:val="Hyperlink"/>
                <w:noProof/>
              </w:rPr>
              <w:t>Scientific Computing Using the NumPy Package</w:t>
            </w:r>
            <w:r w:rsidR="00966369">
              <w:rPr>
                <w:noProof/>
                <w:webHidden/>
              </w:rPr>
              <w:tab/>
            </w:r>
            <w:r w:rsidR="00966369">
              <w:rPr>
                <w:noProof/>
                <w:webHidden/>
              </w:rPr>
              <w:fldChar w:fldCharType="begin"/>
            </w:r>
            <w:r w:rsidR="00966369">
              <w:rPr>
                <w:noProof/>
                <w:webHidden/>
              </w:rPr>
              <w:instrText xml:space="preserve"> PAGEREF _Toc98495189 \h </w:instrText>
            </w:r>
            <w:r w:rsidR="00966369">
              <w:rPr>
                <w:noProof/>
                <w:webHidden/>
              </w:rPr>
            </w:r>
            <w:r w:rsidR="00966369">
              <w:rPr>
                <w:noProof/>
                <w:webHidden/>
              </w:rPr>
              <w:fldChar w:fldCharType="separate"/>
            </w:r>
            <w:r w:rsidR="00966369">
              <w:rPr>
                <w:noProof/>
                <w:webHidden/>
              </w:rPr>
              <w:t>7</w:t>
            </w:r>
            <w:r w:rsidR="00966369">
              <w:rPr>
                <w:noProof/>
                <w:webHidden/>
              </w:rPr>
              <w:fldChar w:fldCharType="end"/>
            </w:r>
          </w:hyperlink>
        </w:p>
        <w:p w14:paraId="11D1CEC9" w14:textId="5746DAF4"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90" w:history="1">
            <w:r w:rsidR="00966369" w:rsidRPr="009E46AB">
              <w:rPr>
                <w:rStyle w:val="Hyperlink"/>
                <w:noProof/>
              </w:rPr>
              <w:t>2.1.3</w:t>
            </w:r>
            <w:r w:rsidR="00966369">
              <w:rPr>
                <w:rFonts w:asciiTheme="minorHAnsi" w:eastAsiaTheme="minorEastAsia" w:hAnsiTheme="minorHAnsi" w:cstheme="minorBidi"/>
                <w:noProof/>
                <w:w w:val="100"/>
              </w:rPr>
              <w:tab/>
            </w:r>
            <w:r w:rsidR="00966369" w:rsidRPr="009E46AB">
              <w:rPr>
                <w:rStyle w:val="Hyperlink"/>
                <w:noProof/>
              </w:rPr>
              <w:t>Plotting Using Matplotlib</w:t>
            </w:r>
            <w:r w:rsidR="00966369">
              <w:rPr>
                <w:noProof/>
                <w:webHidden/>
              </w:rPr>
              <w:tab/>
            </w:r>
            <w:r w:rsidR="00966369">
              <w:rPr>
                <w:noProof/>
                <w:webHidden/>
              </w:rPr>
              <w:fldChar w:fldCharType="begin"/>
            </w:r>
            <w:r w:rsidR="00966369">
              <w:rPr>
                <w:noProof/>
                <w:webHidden/>
              </w:rPr>
              <w:instrText xml:space="preserve"> PAGEREF _Toc98495190 \h </w:instrText>
            </w:r>
            <w:r w:rsidR="00966369">
              <w:rPr>
                <w:noProof/>
                <w:webHidden/>
              </w:rPr>
            </w:r>
            <w:r w:rsidR="00966369">
              <w:rPr>
                <w:noProof/>
                <w:webHidden/>
              </w:rPr>
              <w:fldChar w:fldCharType="separate"/>
            </w:r>
            <w:r w:rsidR="00966369">
              <w:rPr>
                <w:noProof/>
                <w:webHidden/>
              </w:rPr>
              <w:t>7</w:t>
            </w:r>
            <w:r w:rsidR="00966369">
              <w:rPr>
                <w:noProof/>
                <w:webHidden/>
              </w:rPr>
              <w:fldChar w:fldCharType="end"/>
            </w:r>
          </w:hyperlink>
        </w:p>
        <w:p w14:paraId="38F6BD7A" w14:textId="1C3CDD22"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91" w:history="1">
            <w:r w:rsidR="00966369" w:rsidRPr="009E46AB">
              <w:rPr>
                <w:rStyle w:val="Hyperlink"/>
                <w:noProof/>
              </w:rPr>
              <w:t>2.1.4</w:t>
            </w:r>
            <w:r w:rsidR="00966369">
              <w:rPr>
                <w:rFonts w:asciiTheme="minorHAnsi" w:eastAsiaTheme="minorEastAsia" w:hAnsiTheme="minorHAnsi" w:cstheme="minorBidi"/>
                <w:noProof/>
                <w:w w:val="100"/>
              </w:rPr>
              <w:tab/>
            </w:r>
            <w:r w:rsidR="00966369" w:rsidRPr="009E46AB">
              <w:rPr>
                <w:rStyle w:val="Hyperlink"/>
                <w:noProof/>
              </w:rPr>
              <w:t>Visualizing atomic structures using ASE</w:t>
            </w:r>
            <w:r w:rsidR="00966369">
              <w:rPr>
                <w:noProof/>
                <w:webHidden/>
              </w:rPr>
              <w:tab/>
            </w:r>
            <w:r w:rsidR="00966369">
              <w:rPr>
                <w:noProof/>
                <w:webHidden/>
              </w:rPr>
              <w:fldChar w:fldCharType="begin"/>
            </w:r>
            <w:r w:rsidR="00966369">
              <w:rPr>
                <w:noProof/>
                <w:webHidden/>
              </w:rPr>
              <w:instrText xml:space="preserve"> PAGEREF _Toc98495191 \h </w:instrText>
            </w:r>
            <w:r w:rsidR="00966369">
              <w:rPr>
                <w:noProof/>
                <w:webHidden/>
              </w:rPr>
            </w:r>
            <w:r w:rsidR="00966369">
              <w:rPr>
                <w:noProof/>
                <w:webHidden/>
              </w:rPr>
              <w:fldChar w:fldCharType="separate"/>
            </w:r>
            <w:r w:rsidR="00966369">
              <w:rPr>
                <w:noProof/>
                <w:webHidden/>
              </w:rPr>
              <w:t>7</w:t>
            </w:r>
            <w:r w:rsidR="00966369">
              <w:rPr>
                <w:noProof/>
                <w:webHidden/>
              </w:rPr>
              <w:fldChar w:fldCharType="end"/>
            </w:r>
          </w:hyperlink>
        </w:p>
        <w:p w14:paraId="6CCFBD98" w14:textId="012FD9D6"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192" w:history="1">
            <w:r w:rsidR="00966369" w:rsidRPr="009E46AB">
              <w:rPr>
                <w:rStyle w:val="Hyperlink"/>
                <w:noProof/>
              </w:rPr>
              <w:t>2.2</w:t>
            </w:r>
            <w:r w:rsidR="00966369">
              <w:rPr>
                <w:rFonts w:asciiTheme="minorHAnsi" w:eastAsiaTheme="minorEastAsia" w:hAnsiTheme="minorHAnsi" w:cstheme="minorBidi"/>
                <w:b w:val="0"/>
                <w:bCs w:val="0"/>
                <w:noProof/>
                <w:w w:val="100"/>
              </w:rPr>
              <w:tab/>
            </w:r>
            <w:r w:rsidR="00966369" w:rsidRPr="009E46AB">
              <w:rPr>
                <w:rStyle w:val="Hyperlink"/>
                <w:noProof/>
              </w:rPr>
              <w:t>First API Steps: Running kmcos Interactively.</w:t>
            </w:r>
            <w:r w:rsidR="00966369">
              <w:rPr>
                <w:noProof/>
                <w:webHidden/>
              </w:rPr>
              <w:tab/>
            </w:r>
            <w:r w:rsidR="00966369">
              <w:rPr>
                <w:noProof/>
                <w:webHidden/>
              </w:rPr>
              <w:fldChar w:fldCharType="begin"/>
            </w:r>
            <w:r w:rsidR="00966369">
              <w:rPr>
                <w:noProof/>
                <w:webHidden/>
              </w:rPr>
              <w:instrText xml:space="preserve"> PAGEREF _Toc98495192 \h </w:instrText>
            </w:r>
            <w:r w:rsidR="00966369">
              <w:rPr>
                <w:noProof/>
                <w:webHidden/>
              </w:rPr>
            </w:r>
            <w:r w:rsidR="00966369">
              <w:rPr>
                <w:noProof/>
                <w:webHidden/>
              </w:rPr>
              <w:fldChar w:fldCharType="separate"/>
            </w:r>
            <w:r w:rsidR="00966369">
              <w:rPr>
                <w:noProof/>
                <w:webHidden/>
              </w:rPr>
              <w:t>7</w:t>
            </w:r>
            <w:r w:rsidR="00966369">
              <w:rPr>
                <w:noProof/>
                <w:webHidden/>
              </w:rPr>
              <w:fldChar w:fldCharType="end"/>
            </w:r>
          </w:hyperlink>
        </w:p>
        <w:p w14:paraId="78A96CF9" w14:textId="5AA028E2"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193" w:history="1">
            <w:r w:rsidR="00966369" w:rsidRPr="009E46AB">
              <w:rPr>
                <w:rStyle w:val="Hyperlink"/>
                <w:noProof/>
              </w:rPr>
              <w:t>2.3</w:t>
            </w:r>
            <w:r w:rsidR="00966369">
              <w:rPr>
                <w:rFonts w:asciiTheme="minorHAnsi" w:eastAsiaTheme="minorEastAsia" w:hAnsiTheme="minorHAnsi" w:cstheme="minorBidi"/>
                <w:b w:val="0"/>
                <w:bCs w:val="0"/>
                <w:noProof/>
                <w:w w:val="100"/>
              </w:rPr>
              <w:tab/>
            </w:r>
            <w:r w:rsidR="00966369" w:rsidRPr="009E46AB">
              <w:rPr>
                <w:rStyle w:val="Hyperlink"/>
                <w:noProof/>
              </w:rPr>
              <w:t>Client Scripts</w:t>
            </w:r>
            <w:r w:rsidR="00966369">
              <w:rPr>
                <w:noProof/>
                <w:webHidden/>
              </w:rPr>
              <w:tab/>
            </w:r>
            <w:r w:rsidR="00966369">
              <w:rPr>
                <w:noProof/>
                <w:webHidden/>
              </w:rPr>
              <w:fldChar w:fldCharType="begin"/>
            </w:r>
            <w:r w:rsidR="00966369">
              <w:rPr>
                <w:noProof/>
                <w:webHidden/>
              </w:rPr>
              <w:instrText xml:space="preserve"> PAGEREF _Toc98495193 \h </w:instrText>
            </w:r>
            <w:r w:rsidR="00966369">
              <w:rPr>
                <w:noProof/>
                <w:webHidden/>
              </w:rPr>
            </w:r>
            <w:r w:rsidR="00966369">
              <w:rPr>
                <w:noProof/>
                <w:webHidden/>
              </w:rPr>
              <w:fldChar w:fldCharType="separate"/>
            </w:r>
            <w:r w:rsidR="00966369">
              <w:rPr>
                <w:noProof/>
                <w:webHidden/>
              </w:rPr>
              <w:t>10</w:t>
            </w:r>
            <w:r w:rsidR="00966369">
              <w:rPr>
                <w:noProof/>
                <w:webHidden/>
              </w:rPr>
              <w:fldChar w:fldCharType="end"/>
            </w:r>
          </w:hyperlink>
        </w:p>
        <w:p w14:paraId="16C676EF" w14:textId="6FF2C2FB"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94" w:history="1">
            <w:r w:rsidR="00966369" w:rsidRPr="009E46AB">
              <w:rPr>
                <w:rStyle w:val="Hyperlink"/>
                <w:noProof/>
              </w:rPr>
              <w:t>2.3.1</w:t>
            </w:r>
            <w:r w:rsidR="00966369">
              <w:rPr>
                <w:rFonts w:asciiTheme="minorHAnsi" w:eastAsiaTheme="minorEastAsia" w:hAnsiTheme="minorHAnsi" w:cstheme="minorBidi"/>
                <w:noProof/>
                <w:w w:val="100"/>
              </w:rPr>
              <w:tab/>
            </w:r>
            <w:r w:rsidR="00966369" w:rsidRPr="009E46AB">
              <w:rPr>
                <w:rStyle w:val="Hyperlink"/>
                <w:noProof/>
              </w:rPr>
              <w:t>Generating an Arrhenius Plot</w:t>
            </w:r>
            <w:r w:rsidR="00966369">
              <w:rPr>
                <w:noProof/>
                <w:webHidden/>
              </w:rPr>
              <w:tab/>
            </w:r>
            <w:r w:rsidR="00966369">
              <w:rPr>
                <w:noProof/>
                <w:webHidden/>
              </w:rPr>
              <w:fldChar w:fldCharType="begin"/>
            </w:r>
            <w:r w:rsidR="00966369">
              <w:rPr>
                <w:noProof/>
                <w:webHidden/>
              </w:rPr>
              <w:instrText xml:space="preserve"> PAGEREF _Toc98495194 \h </w:instrText>
            </w:r>
            <w:r w:rsidR="00966369">
              <w:rPr>
                <w:noProof/>
                <w:webHidden/>
              </w:rPr>
            </w:r>
            <w:r w:rsidR="00966369">
              <w:rPr>
                <w:noProof/>
                <w:webHidden/>
              </w:rPr>
              <w:fldChar w:fldCharType="separate"/>
            </w:r>
            <w:r w:rsidR="00966369">
              <w:rPr>
                <w:noProof/>
                <w:webHidden/>
              </w:rPr>
              <w:t>10</w:t>
            </w:r>
            <w:r w:rsidR="00966369">
              <w:rPr>
                <w:noProof/>
                <w:webHidden/>
              </w:rPr>
              <w:fldChar w:fldCharType="end"/>
            </w:r>
          </w:hyperlink>
        </w:p>
        <w:p w14:paraId="56CD66A5" w14:textId="1676B770"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95" w:history="1">
            <w:r w:rsidR="00966369" w:rsidRPr="009E46AB">
              <w:rPr>
                <w:rStyle w:val="Hyperlink"/>
                <w:noProof/>
              </w:rPr>
              <w:t>2.3.2</w:t>
            </w:r>
            <w:r w:rsidR="00966369">
              <w:rPr>
                <w:rFonts w:asciiTheme="minorHAnsi" w:eastAsiaTheme="minorEastAsia" w:hAnsiTheme="minorHAnsi" w:cstheme="minorBidi"/>
                <w:noProof/>
                <w:w w:val="100"/>
              </w:rPr>
              <w:tab/>
            </w:r>
            <w:r w:rsidR="00966369" w:rsidRPr="009E46AB">
              <w:rPr>
                <w:rStyle w:val="Hyperlink"/>
                <w:noProof/>
              </w:rPr>
              <w:t>TASK 1: TOF and coverages vs p diagrams</w:t>
            </w:r>
            <w:r w:rsidR="00966369">
              <w:rPr>
                <w:noProof/>
                <w:webHidden/>
              </w:rPr>
              <w:tab/>
            </w:r>
            <w:r w:rsidR="00966369">
              <w:rPr>
                <w:noProof/>
                <w:webHidden/>
              </w:rPr>
              <w:fldChar w:fldCharType="begin"/>
            </w:r>
            <w:r w:rsidR="00966369">
              <w:rPr>
                <w:noProof/>
                <w:webHidden/>
              </w:rPr>
              <w:instrText xml:space="preserve"> PAGEREF _Toc98495195 \h </w:instrText>
            </w:r>
            <w:r w:rsidR="00966369">
              <w:rPr>
                <w:noProof/>
                <w:webHidden/>
              </w:rPr>
            </w:r>
            <w:r w:rsidR="00966369">
              <w:rPr>
                <w:noProof/>
                <w:webHidden/>
              </w:rPr>
              <w:fldChar w:fldCharType="separate"/>
            </w:r>
            <w:r w:rsidR="00966369">
              <w:rPr>
                <w:noProof/>
                <w:webHidden/>
              </w:rPr>
              <w:t>10</w:t>
            </w:r>
            <w:r w:rsidR="00966369">
              <w:rPr>
                <w:noProof/>
                <w:webHidden/>
              </w:rPr>
              <w:fldChar w:fldCharType="end"/>
            </w:r>
          </w:hyperlink>
        </w:p>
        <w:p w14:paraId="20E7AE25" w14:textId="2BBA6F69"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96" w:history="1">
            <w:r w:rsidR="00966369" w:rsidRPr="009E46AB">
              <w:rPr>
                <w:rStyle w:val="Hyperlink"/>
                <w:noProof/>
              </w:rPr>
              <w:t>2.3.3</w:t>
            </w:r>
            <w:r w:rsidR="00966369">
              <w:rPr>
                <w:rFonts w:asciiTheme="minorHAnsi" w:eastAsiaTheme="minorEastAsia" w:hAnsiTheme="minorHAnsi" w:cstheme="minorBidi"/>
                <w:noProof/>
                <w:w w:val="100"/>
              </w:rPr>
              <w:tab/>
            </w:r>
            <w:r w:rsidR="00966369" w:rsidRPr="009E46AB">
              <w:rPr>
                <w:rStyle w:val="Hyperlink"/>
                <w:noProof/>
              </w:rPr>
              <w:t>Relaxing the system</w:t>
            </w:r>
            <w:r w:rsidR="00966369">
              <w:rPr>
                <w:noProof/>
                <w:webHidden/>
              </w:rPr>
              <w:tab/>
            </w:r>
            <w:r w:rsidR="00966369">
              <w:rPr>
                <w:noProof/>
                <w:webHidden/>
              </w:rPr>
              <w:fldChar w:fldCharType="begin"/>
            </w:r>
            <w:r w:rsidR="00966369">
              <w:rPr>
                <w:noProof/>
                <w:webHidden/>
              </w:rPr>
              <w:instrText xml:space="preserve"> PAGEREF _Toc98495196 \h </w:instrText>
            </w:r>
            <w:r w:rsidR="00966369">
              <w:rPr>
                <w:noProof/>
                <w:webHidden/>
              </w:rPr>
            </w:r>
            <w:r w:rsidR="00966369">
              <w:rPr>
                <w:noProof/>
                <w:webHidden/>
              </w:rPr>
              <w:fldChar w:fldCharType="separate"/>
            </w:r>
            <w:r w:rsidR="00966369">
              <w:rPr>
                <w:noProof/>
                <w:webHidden/>
              </w:rPr>
              <w:t>11</w:t>
            </w:r>
            <w:r w:rsidR="00966369">
              <w:rPr>
                <w:noProof/>
                <w:webHidden/>
              </w:rPr>
              <w:fldChar w:fldCharType="end"/>
            </w:r>
          </w:hyperlink>
        </w:p>
        <w:p w14:paraId="731091FD" w14:textId="0BD224CC"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97" w:history="1">
            <w:r w:rsidR="00966369" w:rsidRPr="009E46AB">
              <w:rPr>
                <w:rStyle w:val="Hyperlink"/>
                <w:noProof/>
              </w:rPr>
              <w:t>2.3.4</w:t>
            </w:r>
            <w:r w:rsidR="00966369">
              <w:rPr>
                <w:rFonts w:asciiTheme="minorHAnsi" w:eastAsiaTheme="minorEastAsia" w:hAnsiTheme="minorHAnsi" w:cstheme="minorBidi"/>
                <w:noProof/>
                <w:w w:val="100"/>
              </w:rPr>
              <w:tab/>
            </w:r>
            <w:r w:rsidR="00966369" w:rsidRPr="009E46AB">
              <w:rPr>
                <w:rStyle w:val="Hyperlink"/>
                <w:noProof/>
              </w:rPr>
              <w:t>Preparing the initial state of the system</w:t>
            </w:r>
            <w:r w:rsidR="00966369">
              <w:rPr>
                <w:noProof/>
                <w:webHidden/>
              </w:rPr>
              <w:tab/>
            </w:r>
            <w:r w:rsidR="00966369">
              <w:rPr>
                <w:noProof/>
                <w:webHidden/>
              </w:rPr>
              <w:fldChar w:fldCharType="begin"/>
            </w:r>
            <w:r w:rsidR="00966369">
              <w:rPr>
                <w:noProof/>
                <w:webHidden/>
              </w:rPr>
              <w:instrText xml:space="preserve"> PAGEREF _Toc98495197 \h </w:instrText>
            </w:r>
            <w:r w:rsidR="00966369">
              <w:rPr>
                <w:noProof/>
                <w:webHidden/>
              </w:rPr>
            </w:r>
            <w:r w:rsidR="00966369">
              <w:rPr>
                <w:noProof/>
                <w:webHidden/>
              </w:rPr>
              <w:fldChar w:fldCharType="separate"/>
            </w:r>
            <w:r w:rsidR="00966369">
              <w:rPr>
                <w:noProof/>
                <w:webHidden/>
              </w:rPr>
              <w:t>11</w:t>
            </w:r>
            <w:r w:rsidR="00966369">
              <w:rPr>
                <w:noProof/>
                <w:webHidden/>
              </w:rPr>
              <w:fldChar w:fldCharType="end"/>
            </w:r>
          </w:hyperlink>
        </w:p>
        <w:p w14:paraId="5DBD7ADD" w14:textId="7BF061F9"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98" w:history="1">
            <w:r w:rsidR="00966369" w:rsidRPr="009E46AB">
              <w:rPr>
                <w:rStyle w:val="Hyperlink"/>
                <w:noProof/>
              </w:rPr>
              <w:t>2.3.5</w:t>
            </w:r>
            <w:r w:rsidR="00966369">
              <w:rPr>
                <w:rFonts w:asciiTheme="minorHAnsi" w:eastAsiaTheme="minorEastAsia" w:hAnsiTheme="minorHAnsi" w:cstheme="minorBidi"/>
                <w:noProof/>
                <w:w w:val="100"/>
              </w:rPr>
              <w:tab/>
            </w:r>
            <w:r w:rsidR="00966369" w:rsidRPr="009E46AB">
              <w:rPr>
                <w:rStyle w:val="Hyperlink"/>
                <w:noProof/>
              </w:rPr>
              <w:t>TASK 2: The</w:t>
            </w:r>
            <w:r w:rsidR="00966369" w:rsidRPr="009E46AB">
              <w:rPr>
                <w:rStyle w:val="Hyperlink"/>
                <w:noProof/>
                <w:spacing w:val="-1"/>
              </w:rPr>
              <w:t xml:space="preserve"> </w:t>
            </w:r>
            <w:r w:rsidR="00966369" w:rsidRPr="009E46AB">
              <w:rPr>
                <w:rStyle w:val="Hyperlink"/>
                <w:noProof/>
              </w:rPr>
              <w:t>effect</w:t>
            </w:r>
            <w:r w:rsidR="00966369" w:rsidRPr="009E46AB">
              <w:rPr>
                <w:rStyle w:val="Hyperlink"/>
                <w:noProof/>
                <w:spacing w:val="-1"/>
              </w:rPr>
              <w:t xml:space="preserve"> </w:t>
            </w:r>
            <w:r w:rsidR="00966369" w:rsidRPr="009E46AB">
              <w:rPr>
                <w:rStyle w:val="Hyperlink"/>
                <w:noProof/>
              </w:rPr>
              <w:t>of</w:t>
            </w:r>
            <w:r w:rsidR="00966369" w:rsidRPr="009E46AB">
              <w:rPr>
                <w:rStyle w:val="Hyperlink"/>
                <w:noProof/>
                <w:spacing w:val="-1"/>
              </w:rPr>
              <w:t xml:space="preserve"> </w:t>
            </w:r>
            <w:r w:rsidR="00966369" w:rsidRPr="009E46AB">
              <w:rPr>
                <w:rStyle w:val="Hyperlink"/>
                <w:noProof/>
              </w:rPr>
              <w:t>the</w:t>
            </w:r>
            <w:r w:rsidR="00966369" w:rsidRPr="009E46AB">
              <w:rPr>
                <w:rStyle w:val="Hyperlink"/>
                <w:noProof/>
                <w:spacing w:val="-1"/>
              </w:rPr>
              <w:t xml:space="preserve"> </w:t>
            </w:r>
            <w:r w:rsidR="00966369" w:rsidRPr="009E46AB">
              <w:rPr>
                <w:rStyle w:val="Hyperlink"/>
                <w:noProof/>
              </w:rPr>
              <w:t>initial</w:t>
            </w:r>
            <w:r w:rsidR="00966369" w:rsidRPr="009E46AB">
              <w:rPr>
                <w:rStyle w:val="Hyperlink"/>
                <w:noProof/>
                <w:spacing w:val="-1"/>
              </w:rPr>
              <w:t xml:space="preserve"> </w:t>
            </w:r>
            <w:r w:rsidR="00966369" w:rsidRPr="009E46AB">
              <w:rPr>
                <w:rStyle w:val="Hyperlink"/>
                <w:noProof/>
              </w:rPr>
              <w:t>state</w:t>
            </w:r>
            <w:r w:rsidR="00966369">
              <w:rPr>
                <w:noProof/>
                <w:webHidden/>
              </w:rPr>
              <w:tab/>
            </w:r>
            <w:r w:rsidR="00966369">
              <w:rPr>
                <w:noProof/>
                <w:webHidden/>
              </w:rPr>
              <w:fldChar w:fldCharType="begin"/>
            </w:r>
            <w:r w:rsidR="00966369">
              <w:rPr>
                <w:noProof/>
                <w:webHidden/>
              </w:rPr>
              <w:instrText xml:space="preserve"> PAGEREF _Toc98495198 \h </w:instrText>
            </w:r>
            <w:r w:rsidR="00966369">
              <w:rPr>
                <w:noProof/>
                <w:webHidden/>
              </w:rPr>
            </w:r>
            <w:r w:rsidR="00966369">
              <w:rPr>
                <w:noProof/>
                <w:webHidden/>
              </w:rPr>
              <w:fldChar w:fldCharType="separate"/>
            </w:r>
            <w:r w:rsidR="00966369">
              <w:rPr>
                <w:noProof/>
                <w:webHidden/>
              </w:rPr>
              <w:t>11</w:t>
            </w:r>
            <w:r w:rsidR="00966369">
              <w:rPr>
                <w:noProof/>
                <w:webHidden/>
              </w:rPr>
              <w:fldChar w:fldCharType="end"/>
            </w:r>
          </w:hyperlink>
        </w:p>
        <w:p w14:paraId="491F561D" w14:textId="5802C17D"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199" w:history="1">
            <w:r w:rsidR="00966369" w:rsidRPr="009E46AB">
              <w:rPr>
                <w:rStyle w:val="Hyperlink"/>
                <w:noProof/>
              </w:rPr>
              <w:t>2.3.6</w:t>
            </w:r>
            <w:r w:rsidR="00966369">
              <w:rPr>
                <w:rFonts w:asciiTheme="minorHAnsi" w:eastAsiaTheme="minorEastAsia" w:hAnsiTheme="minorHAnsi" w:cstheme="minorBidi"/>
                <w:noProof/>
                <w:w w:val="100"/>
              </w:rPr>
              <w:tab/>
            </w:r>
            <w:r w:rsidR="00966369" w:rsidRPr="009E46AB">
              <w:rPr>
                <w:rStyle w:val="Hyperlink"/>
                <w:noProof/>
              </w:rPr>
              <w:t>TASK 3: Random initial state from guess coverages</w:t>
            </w:r>
            <w:r w:rsidR="00966369">
              <w:rPr>
                <w:noProof/>
                <w:webHidden/>
              </w:rPr>
              <w:tab/>
            </w:r>
            <w:r w:rsidR="00966369">
              <w:rPr>
                <w:noProof/>
                <w:webHidden/>
              </w:rPr>
              <w:fldChar w:fldCharType="begin"/>
            </w:r>
            <w:r w:rsidR="00966369">
              <w:rPr>
                <w:noProof/>
                <w:webHidden/>
              </w:rPr>
              <w:instrText xml:space="preserve"> PAGEREF _Toc98495199 \h </w:instrText>
            </w:r>
            <w:r w:rsidR="00966369">
              <w:rPr>
                <w:noProof/>
                <w:webHidden/>
              </w:rPr>
            </w:r>
            <w:r w:rsidR="00966369">
              <w:rPr>
                <w:noProof/>
                <w:webHidden/>
              </w:rPr>
              <w:fldChar w:fldCharType="separate"/>
            </w:r>
            <w:r w:rsidR="00966369">
              <w:rPr>
                <w:noProof/>
                <w:webHidden/>
              </w:rPr>
              <w:t>11</w:t>
            </w:r>
            <w:r w:rsidR="00966369">
              <w:rPr>
                <w:noProof/>
                <w:webHidden/>
              </w:rPr>
              <w:fldChar w:fldCharType="end"/>
            </w:r>
          </w:hyperlink>
        </w:p>
        <w:p w14:paraId="52376A9B" w14:textId="7D75504C"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00" w:history="1">
            <w:r w:rsidR="00966369" w:rsidRPr="009E46AB">
              <w:rPr>
                <w:rStyle w:val="Hyperlink"/>
                <w:noProof/>
              </w:rPr>
              <w:t>2.3.7</w:t>
            </w:r>
            <w:r w:rsidR="00966369">
              <w:rPr>
                <w:rFonts w:asciiTheme="minorHAnsi" w:eastAsiaTheme="minorEastAsia" w:hAnsiTheme="minorHAnsi" w:cstheme="minorBidi"/>
                <w:noProof/>
                <w:w w:val="100"/>
              </w:rPr>
              <w:tab/>
            </w:r>
            <w:r w:rsidR="00966369" w:rsidRPr="009E46AB">
              <w:rPr>
                <w:rStyle w:val="Hyperlink"/>
                <w:noProof/>
              </w:rPr>
              <w:t>TASK 4: Sensitivity</w:t>
            </w:r>
            <w:r w:rsidR="00966369" w:rsidRPr="009E46AB">
              <w:rPr>
                <w:rStyle w:val="Hyperlink"/>
                <w:noProof/>
                <w:spacing w:val="-2"/>
              </w:rPr>
              <w:t xml:space="preserve"> </w:t>
            </w:r>
            <w:r w:rsidR="00966369" w:rsidRPr="009E46AB">
              <w:rPr>
                <w:rStyle w:val="Hyperlink"/>
                <w:noProof/>
              </w:rPr>
              <w:t>analysis</w:t>
            </w:r>
            <w:r w:rsidR="00966369">
              <w:rPr>
                <w:noProof/>
                <w:webHidden/>
              </w:rPr>
              <w:tab/>
            </w:r>
            <w:r w:rsidR="00966369">
              <w:rPr>
                <w:noProof/>
                <w:webHidden/>
              </w:rPr>
              <w:fldChar w:fldCharType="begin"/>
            </w:r>
            <w:r w:rsidR="00966369">
              <w:rPr>
                <w:noProof/>
                <w:webHidden/>
              </w:rPr>
              <w:instrText xml:space="preserve"> PAGEREF _Toc98495200 \h </w:instrText>
            </w:r>
            <w:r w:rsidR="00966369">
              <w:rPr>
                <w:noProof/>
                <w:webHidden/>
              </w:rPr>
            </w:r>
            <w:r w:rsidR="00966369">
              <w:rPr>
                <w:noProof/>
                <w:webHidden/>
              </w:rPr>
              <w:fldChar w:fldCharType="separate"/>
            </w:r>
            <w:r w:rsidR="00966369">
              <w:rPr>
                <w:noProof/>
                <w:webHidden/>
              </w:rPr>
              <w:t>11</w:t>
            </w:r>
            <w:r w:rsidR="00966369">
              <w:rPr>
                <w:noProof/>
                <w:webHidden/>
              </w:rPr>
              <w:fldChar w:fldCharType="end"/>
            </w:r>
          </w:hyperlink>
        </w:p>
        <w:p w14:paraId="33018E82" w14:textId="06FB49B8"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01" w:history="1">
            <w:r w:rsidR="00966369" w:rsidRPr="009E46AB">
              <w:rPr>
                <w:rStyle w:val="Hyperlink"/>
                <w:noProof/>
              </w:rPr>
              <w:t>2.3.8</w:t>
            </w:r>
            <w:r w:rsidR="00966369">
              <w:rPr>
                <w:rFonts w:asciiTheme="minorHAnsi" w:eastAsiaTheme="minorEastAsia" w:hAnsiTheme="minorHAnsi" w:cstheme="minorBidi"/>
                <w:noProof/>
                <w:w w:val="100"/>
              </w:rPr>
              <w:tab/>
            </w:r>
            <w:r w:rsidR="00966369" w:rsidRPr="009E46AB">
              <w:rPr>
                <w:rStyle w:val="Hyperlink"/>
                <w:noProof/>
              </w:rPr>
              <w:t>TASK 5: ModelRunner</w:t>
            </w:r>
            <w:r w:rsidR="00966369">
              <w:rPr>
                <w:noProof/>
                <w:webHidden/>
              </w:rPr>
              <w:tab/>
            </w:r>
            <w:r w:rsidR="00966369">
              <w:rPr>
                <w:noProof/>
                <w:webHidden/>
              </w:rPr>
              <w:fldChar w:fldCharType="begin"/>
            </w:r>
            <w:r w:rsidR="00966369">
              <w:rPr>
                <w:noProof/>
                <w:webHidden/>
              </w:rPr>
              <w:instrText xml:space="preserve"> PAGEREF _Toc98495201 \h </w:instrText>
            </w:r>
            <w:r w:rsidR="00966369">
              <w:rPr>
                <w:noProof/>
                <w:webHidden/>
              </w:rPr>
            </w:r>
            <w:r w:rsidR="00966369">
              <w:rPr>
                <w:noProof/>
                <w:webHidden/>
              </w:rPr>
              <w:fldChar w:fldCharType="separate"/>
            </w:r>
            <w:r w:rsidR="00966369">
              <w:rPr>
                <w:noProof/>
                <w:webHidden/>
              </w:rPr>
              <w:t>12</w:t>
            </w:r>
            <w:r w:rsidR="00966369">
              <w:rPr>
                <w:noProof/>
                <w:webHidden/>
              </w:rPr>
              <w:fldChar w:fldCharType="end"/>
            </w:r>
          </w:hyperlink>
        </w:p>
        <w:p w14:paraId="5DC4CEAB" w14:textId="09AF1582" w:rsidR="00966369" w:rsidRDefault="00396378">
          <w:pPr>
            <w:pStyle w:val="TOC1"/>
            <w:tabs>
              <w:tab w:val="left" w:pos="520"/>
              <w:tab w:val="right" w:leader="dot" w:pos="9420"/>
            </w:tabs>
            <w:rPr>
              <w:rFonts w:asciiTheme="minorHAnsi" w:eastAsiaTheme="minorEastAsia" w:hAnsiTheme="minorHAnsi" w:cstheme="minorBidi"/>
              <w:noProof/>
              <w:w w:val="100"/>
            </w:rPr>
          </w:pPr>
          <w:hyperlink w:anchor="_Toc98495202" w:history="1">
            <w:r w:rsidR="00966369" w:rsidRPr="009E46AB">
              <w:rPr>
                <w:rStyle w:val="Hyperlink"/>
                <w:noProof/>
              </w:rPr>
              <w:t>3</w:t>
            </w:r>
            <w:r w:rsidR="00966369">
              <w:rPr>
                <w:rFonts w:asciiTheme="minorHAnsi" w:eastAsiaTheme="minorEastAsia" w:hAnsiTheme="minorHAnsi" w:cstheme="minorBidi"/>
                <w:noProof/>
                <w:w w:val="100"/>
              </w:rPr>
              <w:tab/>
            </w:r>
            <w:r w:rsidR="00966369" w:rsidRPr="009E46AB">
              <w:rPr>
                <w:rStyle w:val="Hyperlink"/>
                <w:noProof/>
              </w:rPr>
              <w:t>Building a kmcos model</w:t>
            </w:r>
            <w:r w:rsidR="00966369">
              <w:rPr>
                <w:noProof/>
                <w:webHidden/>
              </w:rPr>
              <w:tab/>
            </w:r>
            <w:r w:rsidR="00966369">
              <w:rPr>
                <w:noProof/>
                <w:webHidden/>
              </w:rPr>
              <w:fldChar w:fldCharType="begin"/>
            </w:r>
            <w:r w:rsidR="00966369">
              <w:rPr>
                <w:noProof/>
                <w:webHidden/>
              </w:rPr>
              <w:instrText xml:space="preserve"> PAGEREF _Toc98495202 \h </w:instrText>
            </w:r>
            <w:r w:rsidR="00966369">
              <w:rPr>
                <w:noProof/>
                <w:webHidden/>
              </w:rPr>
            </w:r>
            <w:r w:rsidR="00966369">
              <w:rPr>
                <w:noProof/>
                <w:webHidden/>
              </w:rPr>
              <w:fldChar w:fldCharType="separate"/>
            </w:r>
            <w:r w:rsidR="00966369">
              <w:rPr>
                <w:noProof/>
                <w:webHidden/>
              </w:rPr>
              <w:t>12</w:t>
            </w:r>
            <w:r w:rsidR="00966369">
              <w:rPr>
                <w:noProof/>
                <w:webHidden/>
              </w:rPr>
              <w:fldChar w:fldCharType="end"/>
            </w:r>
          </w:hyperlink>
        </w:p>
        <w:p w14:paraId="62394DDC" w14:textId="25EB599B"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203" w:history="1">
            <w:r w:rsidR="00966369" w:rsidRPr="009E46AB">
              <w:rPr>
                <w:rStyle w:val="Hyperlink"/>
                <w:noProof/>
              </w:rPr>
              <w:t>3.1</w:t>
            </w:r>
            <w:r w:rsidR="00966369">
              <w:rPr>
                <w:rFonts w:asciiTheme="minorHAnsi" w:eastAsiaTheme="minorEastAsia" w:hAnsiTheme="minorHAnsi" w:cstheme="minorBidi"/>
                <w:b w:val="0"/>
                <w:bCs w:val="0"/>
                <w:noProof/>
                <w:w w:val="100"/>
              </w:rPr>
              <w:tab/>
            </w:r>
            <w:r w:rsidR="00966369" w:rsidRPr="009E46AB">
              <w:rPr>
                <w:rStyle w:val="Hyperlink"/>
                <w:noProof/>
              </w:rPr>
              <w:t>The elements of a kmcos project</w:t>
            </w:r>
            <w:r w:rsidR="00966369">
              <w:rPr>
                <w:noProof/>
                <w:webHidden/>
              </w:rPr>
              <w:tab/>
            </w:r>
            <w:r w:rsidR="00966369">
              <w:rPr>
                <w:noProof/>
                <w:webHidden/>
              </w:rPr>
              <w:fldChar w:fldCharType="begin"/>
            </w:r>
            <w:r w:rsidR="00966369">
              <w:rPr>
                <w:noProof/>
                <w:webHidden/>
              </w:rPr>
              <w:instrText xml:space="preserve"> PAGEREF _Toc98495203 \h </w:instrText>
            </w:r>
            <w:r w:rsidR="00966369">
              <w:rPr>
                <w:noProof/>
                <w:webHidden/>
              </w:rPr>
            </w:r>
            <w:r w:rsidR="00966369">
              <w:rPr>
                <w:noProof/>
                <w:webHidden/>
              </w:rPr>
              <w:fldChar w:fldCharType="separate"/>
            </w:r>
            <w:r w:rsidR="00966369">
              <w:rPr>
                <w:noProof/>
                <w:webHidden/>
              </w:rPr>
              <w:t>13</w:t>
            </w:r>
            <w:r w:rsidR="00966369">
              <w:rPr>
                <w:noProof/>
                <w:webHidden/>
              </w:rPr>
              <w:fldChar w:fldCharType="end"/>
            </w:r>
          </w:hyperlink>
        </w:p>
        <w:p w14:paraId="4B6CE5A9" w14:textId="24B90F03"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04" w:history="1">
            <w:r w:rsidR="00966369" w:rsidRPr="009E46AB">
              <w:rPr>
                <w:rStyle w:val="Hyperlink"/>
                <w:noProof/>
              </w:rPr>
              <w:t>3.1.1</w:t>
            </w:r>
            <w:r w:rsidR="00966369">
              <w:rPr>
                <w:rFonts w:asciiTheme="minorHAnsi" w:eastAsiaTheme="minorEastAsia" w:hAnsiTheme="minorHAnsi" w:cstheme="minorBidi"/>
                <w:noProof/>
                <w:w w:val="100"/>
              </w:rPr>
              <w:tab/>
            </w:r>
            <w:r w:rsidR="00966369" w:rsidRPr="009E46AB">
              <w:rPr>
                <w:rStyle w:val="Hyperlink"/>
                <w:noProof/>
              </w:rPr>
              <w:t>Project</w:t>
            </w:r>
            <w:r w:rsidR="00966369">
              <w:rPr>
                <w:noProof/>
                <w:webHidden/>
              </w:rPr>
              <w:tab/>
            </w:r>
            <w:r w:rsidR="00966369">
              <w:rPr>
                <w:noProof/>
                <w:webHidden/>
              </w:rPr>
              <w:fldChar w:fldCharType="begin"/>
            </w:r>
            <w:r w:rsidR="00966369">
              <w:rPr>
                <w:noProof/>
                <w:webHidden/>
              </w:rPr>
              <w:instrText xml:space="preserve"> PAGEREF _Toc98495204 \h </w:instrText>
            </w:r>
            <w:r w:rsidR="00966369">
              <w:rPr>
                <w:noProof/>
                <w:webHidden/>
              </w:rPr>
            </w:r>
            <w:r w:rsidR="00966369">
              <w:rPr>
                <w:noProof/>
                <w:webHidden/>
              </w:rPr>
              <w:fldChar w:fldCharType="separate"/>
            </w:r>
            <w:r w:rsidR="00966369">
              <w:rPr>
                <w:noProof/>
                <w:webHidden/>
              </w:rPr>
              <w:t>13</w:t>
            </w:r>
            <w:r w:rsidR="00966369">
              <w:rPr>
                <w:noProof/>
                <w:webHidden/>
              </w:rPr>
              <w:fldChar w:fldCharType="end"/>
            </w:r>
          </w:hyperlink>
        </w:p>
        <w:p w14:paraId="2BB35E16" w14:textId="5CA0E569"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05" w:history="1">
            <w:r w:rsidR="00966369" w:rsidRPr="009E46AB">
              <w:rPr>
                <w:rStyle w:val="Hyperlink"/>
                <w:noProof/>
              </w:rPr>
              <w:t>3.1.2</w:t>
            </w:r>
            <w:r w:rsidR="00966369">
              <w:rPr>
                <w:rFonts w:asciiTheme="minorHAnsi" w:eastAsiaTheme="minorEastAsia" w:hAnsiTheme="minorHAnsi" w:cstheme="minorBidi"/>
                <w:noProof/>
                <w:w w:val="100"/>
              </w:rPr>
              <w:tab/>
            </w:r>
            <w:r w:rsidR="00966369" w:rsidRPr="009E46AB">
              <w:rPr>
                <w:rStyle w:val="Hyperlink"/>
                <w:noProof/>
                <w:w w:val="105"/>
              </w:rPr>
              <w:t>Meta</w:t>
            </w:r>
            <w:r w:rsidR="00966369">
              <w:rPr>
                <w:noProof/>
                <w:webHidden/>
              </w:rPr>
              <w:tab/>
            </w:r>
            <w:r w:rsidR="00966369">
              <w:rPr>
                <w:noProof/>
                <w:webHidden/>
              </w:rPr>
              <w:fldChar w:fldCharType="begin"/>
            </w:r>
            <w:r w:rsidR="00966369">
              <w:rPr>
                <w:noProof/>
                <w:webHidden/>
              </w:rPr>
              <w:instrText xml:space="preserve"> PAGEREF _Toc98495205 \h </w:instrText>
            </w:r>
            <w:r w:rsidR="00966369">
              <w:rPr>
                <w:noProof/>
                <w:webHidden/>
              </w:rPr>
            </w:r>
            <w:r w:rsidR="00966369">
              <w:rPr>
                <w:noProof/>
                <w:webHidden/>
              </w:rPr>
              <w:fldChar w:fldCharType="separate"/>
            </w:r>
            <w:r w:rsidR="00966369">
              <w:rPr>
                <w:noProof/>
                <w:webHidden/>
              </w:rPr>
              <w:t>13</w:t>
            </w:r>
            <w:r w:rsidR="00966369">
              <w:rPr>
                <w:noProof/>
                <w:webHidden/>
              </w:rPr>
              <w:fldChar w:fldCharType="end"/>
            </w:r>
          </w:hyperlink>
        </w:p>
        <w:p w14:paraId="1B2D35BB" w14:textId="4F2822B0"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06" w:history="1">
            <w:r w:rsidR="00966369" w:rsidRPr="009E46AB">
              <w:rPr>
                <w:rStyle w:val="Hyperlink"/>
                <w:noProof/>
              </w:rPr>
              <w:t>3.1.3</w:t>
            </w:r>
            <w:r w:rsidR="00966369">
              <w:rPr>
                <w:rFonts w:asciiTheme="minorHAnsi" w:eastAsiaTheme="minorEastAsia" w:hAnsiTheme="minorHAnsi" w:cstheme="minorBidi"/>
                <w:noProof/>
                <w:w w:val="100"/>
              </w:rPr>
              <w:tab/>
            </w:r>
            <w:r w:rsidR="00966369" w:rsidRPr="009E46AB">
              <w:rPr>
                <w:rStyle w:val="Hyperlink"/>
                <w:noProof/>
              </w:rPr>
              <w:t>Layer</w:t>
            </w:r>
            <w:r w:rsidR="00966369">
              <w:rPr>
                <w:noProof/>
                <w:webHidden/>
              </w:rPr>
              <w:tab/>
            </w:r>
            <w:r w:rsidR="00966369">
              <w:rPr>
                <w:noProof/>
                <w:webHidden/>
              </w:rPr>
              <w:fldChar w:fldCharType="begin"/>
            </w:r>
            <w:r w:rsidR="00966369">
              <w:rPr>
                <w:noProof/>
                <w:webHidden/>
              </w:rPr>
              <w:instrText xml:space="preserve"> PAGEREF _Toc98495206 \h </w:instrText>
            </w:r>
            <w:r w:rsidR="00966369">
              <w:rPr>
                <w:noProof/>
                <w:webHidden/>
              </w:rPr>
            </w:r>
            <w:r w:rsidR="00966369">
              <w:rPr>
                <w:noProof/>
                <w:webHidden/>
              </w:rPr>
              <w:fldChar w:fldCharType="separate"/>
            </w:r>
            <w:r w:rsidR="00966369">
              <w:rPr>
                <w:noProof/>
                <w:webHidden/>
              </w:rPr>
              <w:t>13</w:t>
            </w:r>
            <w:r w:rsidR="00966369">
              <w:rPr>
                <w:noProof/>
                <w:webHidden/>
              </w:rPr>
              <w:fldChar w:fldCharType="end"/>
            </w:r>
          </w:hyperlink>
        </w:p>
        <w:p w14:paraId="30730234" w14:textId="1ABF5C73"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07" w:history="1">
            <w:r w:rsidR="00966369" w:rsidRPr="009E46AB">
              <w:rPr>
                <w:rStyle w:val="Hyperlink"/>
                <w:noProof/>
              </w:rPr>
              <w:t>3.1.4</w:t>
            </w:r>
            <w:r w:rsidR="00966369">
              <w:rPr>
                <w:rFonts w:asciiTheme="minorHAnsi" w:eastAsiaTheme="minorEastAsia" w:hAnsiTheme="minorHAnsi" w:cstheme="minorBidi"/>
                <w:noProof/>
                <w:w w:val="100"/>
              </w:rPr>
              <w:tab/>
            </w:r>
            <w:r w:rsidR="00966369" w:rsidRPr="009E46AB">
              <w:rPr>
                <w:rStyle w:val="Hyperlink"/>
                <w:noProof/>
              </w:rPr>
              <w:t>Species</w:t>
            </w:r>
            <w:r w:rsidR="00966369">
              <w:rPr>
                <w:noProof/>
                <w:webHidden/>
              </w:rPr>
              <w:tab/>
            </w:r>
            <w:r w:rsidR="00966369">
              <w:rPr>
                <w:noProof/>
                <w:webHidden/>
              </w:rPr>
              <w:fldChar w:fldCharType="begin"/>
            </w:r>
            <w:r w:rsidR="00966369">
              <w:rPr>
                <w:noProof/>
                <w:webHidden/>
              </w:rPr>
              <w:instrText xml:space="preserve"> PAGEREF _Toc98495207 \h </w:instrText>
            </w:r>
            <w:r w:rsidR="00966369">
              <w:rPr>
                <w:noProof/>
                <w:webHidden/>
              </w:rPr>
            </w:r>
            <w:r w:rsidR="00966369">
              <w:rPr>
                <w:noProof/>
                <w:webHidden/>
              </w:rPr>
              <w:fldChar w:fldCharType="separate"/>
            </w:r>
            <w:r w:rsidR="00966369">
              <w:rPr>
                <w:noProof/>
                <w:webHidden/>
              </w:rPr>
              <w:t>13</w:t>
            </w:r>
            <w:r w:rsidR="00966369">
              <w:rPr>
                <w:noProof/>
                <w:webHidden/>
              </w:rPr>
              <w:fldChar w:fldCharType="end"/>
            </w:r>
          </w:hyperlink>
        </w:p>
        <w:p w14:paraId="4728525E" w14:textId="4924C227"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08" w:history="1">
            <w:r w:rsidR="00966369" w:rsidRPr="009E46AB">
              <w:rPr>
                <w:rStyle w:val="Hyperlink"/>
                <w:noProof/>
              </w:rPr>
              <w:t>3.1.5</w:t>
            </w:r>
            <w:r w:rsidR="00966369">
              <w:rPr>
                <w:rFonts w:asciiTheme="minorHAnsi" w:eastAsiaTheme="minorEastAsia" w:hAnsiTheme="minorHAnsi" w:cstheme="minorBidi"/>
                <w:noProof/>
                <w:w w:val="100"/>
              </w:rPr>
              <w:tab/>
            </w:r>
            <w:r w:rsidR="00966369" w:rsidRPr="009E46AB">
              <w:rPr>
                <w:rStyle w:val="Hyperlink"/>
                <w:noProof/>
              </w:rPr>
              <w:t>Parameter</w:t>
            </w:r>
            <w:r w:rsidR="00966369">
              <w:rPr>
                <w:noProof/>
                <w:webHidden/>
              </w:rPr>
              <w:tab/>
            </w:r>
            <w:r w:rsidR="00966369">
              <w:rPr>
                <w:noProof/>
                <w:webHidden/>
              </w:rPr>
              <w:fldChar w:fldCharType="begin"/>
            </w:r>
            <w:r w:rsidR="00966369">
              <w:rPr>
                <w:noProof/>
                <w:webHidden/>
              </w:rPr>
              <w:instrText xml:space="preserve"> PAGEREF _Toc98495208 \h </w:instrText>
            </w:r>
            <w:r w:rsidR="00966369">
              <w:rPr>
                <w:noProof/>
                <w:webHidden/>
              </w:rPr>
            </w:r>
            <w:r w:rsidR="00966369">
              <w:rPr>
                <w:noProof/>
                <w:webHidden/>
              </w:rPr>
              <w:fldChar w:fldCharType="separate"/>
            </w:r>
            <w:r w:rsidR="00966369">
              <w:rPr>
                <w:noProof/>
                <w:webHidden/>
              </w:rPr>
              <w:t>13</w:t>
            </w:r>
            <w:r w:rsidR="00966369">
              <w:rPr>
                <w:noProof/>
                <w:webHidden/>
              </w:rPr>
              <w:fldChar w:fldCharType="end"/>
            </w:r>
          </w:hyperlink>
        </w:p>
        <w:p w14:paraId="70ECB2F1" w14:textId="0C5016CC"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09" w:history="1">
            <w:r w:rsidR="00966369" w:rsidRPr="009E46AB">
              <w:rPr>
                <w:rStyle w:val="Hyperlink"/>
                <w:noProof/>
              </w:rPr>
              <w:t>3.1.6</w:t>
            </w:r>
            <w:r w:rsidR="00966369">
              <w:rPr>
                <w:rFonts w:asciiTheme="minorHAnsi" w:eastAsiaTheme="minorEastAsia" w:hAnsiTheme="minorHAnsi" w:cstheme="minorBidi"/>
                <w:noProof/>
                <w:w w:val="100"/>
              </w:rPr>
              <w:tab/>
            </w:r>
            <w:r w:rsidR="00966369" w:rsidRPr="009E46AB">
              <w:rPr>
                <w:rStyle w:val="Hyperlink"/>
                <w:noProof/>
              </w:rPr>
              <w:t>Process</w:t>
            </w:r>
            <w:r w:rsidR="00966369">
              <w:rPr>
                <w:noProof/>
                <w:webHidden/>
              </w:rPr>
              <w:tab/>
            </w:r>
            <w:r w:rsidR="00966369">
              <w:rPr>
                <w:noProof/>
                <w:webHidden/>
              </w:rPr>
              <w:fldChar w:fldCharType="begin"/>
            </w:r>
            <w:r w:rsidR="00966369">
              <w:rPr>
                <w:noProof/>
                <w:webHidden/>
              </w:rPr>
              <w:instrText xml:space="preserve"> PAGEREF _Toc98495209 \h </w:instrText>
            </w:r>
            <w:r w:rsidR="00966369">
              <w:rPr>
                <w:noProof/>
                <w:webHidden/>
              </w:rPr>
            </w:r>
            <w:r w:rsidR="00966369">
              <w:rPr>
                <w:noProof/>
                <w:webHidden/>
              </w:rPr>
              <w:fldChar w:fldCharType="separate"/>
            </w:r>
            <w:r w:rsidR="00966369">
              <w:rPr>
                <w:noProof/>
                <w:webHidden/>
              </w:rPr>
              <w:t>13</w:t>
            </w:r>
            <w:r w:rsidR="00966369">
              <w:rPr>
                <w:noProof/>
                <w:webHidden/>
              </w:rPr>
              <w:fldChar w:fldCharType="end"/>
            </w:r>
          </w:hyperlink>
        </w:p>
        <w:p w14:paraId="4399BCBD" w14:textId="2E0E0FE4"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210" w:history="1">
            <w:r w:rsidR="00966369" w:rsidRPr="009E46AB">
              <w:rPr>
                <w:rStyle w:val="Hyperlink"/>
                <w:noProof/>
              </w:rPr>
              <w:t>3.2</w:t>
            </w:r>
            <w:r w:rsidR="00966369">
              <w:rPr>
                <w:rFonts w:asciiTheme="minorHAnsi" w:eastAsiaTheme="minorEastAsia" w:hAnsiTheme="minorHAnsi" w:cstheme="minorBidi"/>
                <w:b w:val="0"/>
                <w:bCs w:val="0"/>
                <w:noProof/>
                <w:w w:val="100"/>
              </w:rPr>
              <w:tab/>
            </w:r>
            <w:r w:rsidR="00966369" w:rsidRPr="009E46AB">
              <w:rPr>
                <w:rStyle w:val="Hyperlink"/>
                <w:noProof/>
              </w:rPr>
              <w:t>A model step-by-step: O2 adsorption / desorption</w:t>
            </w:r>
            <w:r w:rsidR="00966369">
              <w:rPr>
                <w:noProof/>
                <w:webHidden/>
              </w:rPr>
              <w:tab/>
            </w:r>
            <w:r w:rsidR="00966369">
              <w:rPr>
                <w:noProof/>
                <w:webHidden/>
              </w:rPr>
              <w:fldChar w:fldCharType="begin"/>
            </w:r>
            <w:r w:rsidR="00966369">
              <w:rPr>
                <w:noProof/>
                <w:webHidden/>
              </w:rPr>
              <w:instrText xml:space="preserve"> PAGEREF _Toc98495210 \h </w:instrText>
            </w:r>
            <w:r w:rsidR="00966369">
              <w:rPr>
                <w:noProof/>
                <w:webHidden/>
              </w:rPr>
            </w:r>
            <w:r w:rsidR="00966369">
              <w:rPr>
                <w:noProof/>
                <w:webHidden/>
              </w:rPr>
              <w:fldChar w:fldCharType="separate"/>
            </w:r>
            <w:r w:rsidR="00966369">
              <w:rPr>
                <w:noProof/>
                <w:webHidden/>
              </w:rPr>
              <w:t>14</w:t>
            </w:r>
            <w:r w:rsidR="00966369">
              <w:rPr>
                <w:noProof/>
                <w:webHidden/>
              </w:rPr>
              <w:fldChar w:fldCharType="end"/>
            </w:r>
          </w:hyperlink>
        </w:p>
        <w:p w14:paraId="7BEA7BCB" w14:textId="40A0A465"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211" w:history="1">
            <w:r w:rsidR="00966369" w:rsidRPr="009E46AB">
              <w:rPr>
                <w:rStyle w:val="Hyperlink"/>
                <w:noProof/>
              </w:rPr>
              <w:t>3.3</w:t>
            </w:r>
            <w:r w:rsidR="00966369">
              <w:rPr>
                <w:rFonts w:asciiTheme="minorHAnsi" w:eastAsiaTheme="minorEastAsia" w:hAnsiTheme="minorHAnsi" w:cstheme="minorBidi"/>
                <w:b w:val="0"/>
                <w:bCs w:val="0"/>
                <w:noProof/>
                <w:w w:val="100"/>
              </w:rPr>
              <w:tab/>
            </w:r>
            <w:r w:rsidR="00966369" w:rsidRPr="009E46AB">
              <w:rPr>
                <w:rStyle w:val="Hyperlink"/>
                <w:noProof/>
              </w:rPr>
              <w:t>TASK 7: The ZGB Model</w:t>
            </w:r>
            <w:r w:rsidR="00966369">
              <w:rPr>
                <w:noProof/>
                <w:webHidden/>
              </w:rPr>
              <w:tab/>
            </w:r>
            <w:r w:rsidR="00966369">
              <w:rPr>
                <w:noProof/>
                <w:webHidden/>
              </w:rPr>
              <w:fldChar w:fldCharType="begin"/>
            </w:r>
            <w:r w:rsidR="00966369">
              <w:rPr>
                <w:noProof/>
                <w:webHidden/>
              </w:rPr>
              <w:instrText xml:space="preserve"> PAGEREF _Toc98495211 \h </w:instrText>
            </w:r>
            <w:r w:rsidR="00966369">
              <w:rPr>
                <w:noProof/>
                <w:webHidden/>
              </w:rPr>
            </w:r>
            <w:r w:rsidR="00966369">
              <w:rPr>
                <w:noProof/>
                <w:webHidden/>
              </w:rPr>
              <w:fldChar w:fldCharType="separate"/>
            </w:r>
            <w:r w:rsidR="00966369">
              <w:rPr>
                <w:noProof/>
                <w:webHidden/>
              </w:rPr>
              <w:t>14</w:t>
            </w:r>
            <w:r w:rsidR="00966369">
              <w:rPr>
                <w:noProof/>
                <w:webHidden/>
              </w:rPr>
              <w:fldChar w:fldCharType="end"/>
            </w:r>
          </w:hyperlink>
        </w:p>
        <w:p w14:paraId="6D9C127B" w14:textId="4D834600"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212" w:history="1">
            <w:r w:rsidR="00966369" w:rsidRPr="009E46AB">
              <w:rPr>
                <w:rStyle w:val="Hyperlink"/>
                <w:noProof/>
              </w:rPr>
              <w:t>3.4</w:t>
            </w:r>
            <w:r w:rsidR="00966369">
              <w:rPr>
                <w:rFonts w:asciiTheme="minorHAnsi" w:eastAsiaTheme="minorEastAsia" w:hAnsiTheme="minorHAnsi" w:cstheme="minorBidi"/>
                <w:b w:val="0"/>
                <w:bCs w:val="0"/>
                <w:noProof/>
                <w:w w:val="100"/>
              </w:rPr>
              <w:tab/>
            </w:r>
            <w:r w:rsidR="00966369" w:rsidRPr="009E46AB">
              <w:rPr>
                <w:rStyle w:val="Hyperlink"/>
                <w:noProof/>
              </w:rPr>
              <w:t>Modeling (lattice) diffusion</w:t>
            </w:r>
            <w:r w:rsidR="00966369">
              <w:rPr>
                <w:noProof/>
                <w:webHidden/>
              </w:rPr>
              <w:tab/>
            </w:r>
            <w:r w:rsidR="00966369">
              <w:rPr>
                <w:noProof/>
                <w:webHidden/>
              </w:rPr>
              <w:fldChar w:fldCharType="begin"/>
            </w:r>
            <w:r w:rsidR="00966369">
              <w:rPr>
                <w:noProof/>
                <w:webHidden/>
              </w:rPr>
              <w:instrText xml:space="preserve"> PAGEREF _Toc98495212 \h </w:instrText>
            </w:r>
            <w:r w:rsidR="00966369">
              <w:rPr>
                <w:noProof/>
                <w:webHidden/>
              </w:rPr>
            </w:r>
            <w:r w:rsidR="00966369">
              <w:rPr>
                <w:noProof/>
                <w:webHidden/>
              </w:rPr>
              <w:fldChar w:fldCharType="separate"/>
            </w:r>
            <w:r w:rsidR="00966369">
              <w:rPr>
                <w:noProof/>
                <w:webHidden/>
              </w:rPr>
              <w:t>14</w:t>
            </w:r>
            <w:r w:rsidR="00966369">
              <w:rPr>
                <w:noProof/>
                <w:webHidden/>
              </w:rPr>
              <w:fldChar w:fldCharType="end"/>
            </w:r>
          </w:hyperlink>
        </w:p>
        <w:p w14:paraId="177DDCB7" w14:textId="10AED8AE"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13" w:history="1">
            <w:r w:rsidR="00966369" w:rsidRPr="009E46AB">
              <w:rPr>
                <w:rStyle w:val="Hyperlink"/>
                <w:noProof/>
              </w:rPr>
              <w:t>3.4.1</w:t>
            </w:r>
            <w:r w:rsidR="00966369">
              <w:rPr>
                <w:rFonts w:asciiTheme="minorHAnsi" w:eastAsiaTheme="minorEastAsia" w:hAnsiTheme="minorHAnsi" w:cstheme="minorBidi"/>
                <w:noProof/>
                <w:w w:val="100"/>
              </w:rPr>
              <w:tab/>
            </w:r>
            <w:r w:rsidR="00966369" w:rsidRPr="009E46AB">
              <w:rPr>
                <w:rStyle w:val="Hyperlink"/>
                <w:noProof/>
              </w:rPr>
              <w:t>A simple ion diffusion model</w:t>
            </w:r>
            <w:r w:rsidR="00966369">
              <w:rPr>
                <w:noProof/>
                <w:webHidden/>
              </w:rPr>
              <w:tab/>
            </w:r>
            <w:r w:rsidR="00966369">
              <w:rPr>
                <w:noProof/>
                <w:webHidden/>
              </w:rPr>
              <w:fldChar w:fldCharType="begin"/>
            </w:r>
            <w:r w:rsidR="00966369">
              <w:rPr>
                <w:noProof/>
                <w:webHidden/>
              </w:rPr>
              <w:instrText xml:space="preserve"> PAGEREF _Toc98495213 \h </w:instrText>
            </w:r>
            <w:r w:rsidR="00966369">
              <w:rPr>
                <w:noProof/>
                <w:webHidden/>
              </w:rPr>
            </w:r>
            <w:r w:rsidR="00966369">
              <w:rPr>
                <w:noProof/>
                <w:webHidden/>
              </w:rPr>
              <w:fldChar w:fldCharType="separate"/>
            </w:r>
            <w:r w:rsidR="00966369">
              <w:rPr>
                <w:noProof/>
                <w:webHidden/>
              </w:rPr>
              <w:t>14</w:t>
            </w:r>
            <w:r w:rsidR="00966369">
              <w:rPr>
                <w:noProof/>
                <w:webHidden/>
              </w:rPr>
              <w:fldChar w:fldCharType="end"/>
            </w:r>
          </w:hyperlink>
        </w:p>
        <w:p w14:paraId="52891ED6" w14:textId="49FF5D54"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14" w:history="1">
            <w:r w:rsidR="00966369" w:rsidRPr="009E46AB">
              <w:rPr>
                <w:rStyle w:val="Hyperlink"/>
                <w:noProof/>
              </w:rPr>
              <w:t>3.4.2</w:t>
            </w:r>
            <w:r w:rsidR="00966369">
              <w:rPr>
                <w:rFonts w:asciiTheme="minorHAnsi" w:eastAsiaTheme="minorEastAsia" w:hAnsiTheme="minorHAnsi" w:cstheme="minorBidi"/>
                <w:noProof/>
                <w:w w:val="100"/>
              </w:rPr>
              <w:tab/>
            </w:r>
            <w:r w:rsidR="00966369" w:rsidRPr="009E46AB">
              <w:rPr>
                <w:rStyle w:val="Hyperlink"/>
                <w:noProof/>
              </w:rPr>
              <w:t>Preparing the system</w:t>
            </w:r>
            <w:r w:rsidR="00966369">
              <w:rPr>
                <w:noProof/>
                <w:webHidden/>
              </w:rPr>
              <w:tab/>
            </w:r>
            <w:r w:rsidR="00966369">
              <w:rPr>
                <w:noProof/>
                <w:webHidden/>
              </w:rPr>
              <w:fldChar w:fldCharType="begin"/>
            </w:r>
            <w:r w:rsidR="00966369">
              <w:rPr>
                <w:noProof/>
                <w:webHidden/>
              </w:rPr>
              <w:instrText xml:space="preserve"> PAGEREF _Toc98495214 \h </w:instrText>
            </w:r>
            <w:r w:rsidR="00966369">
              <w:rPr>
                <w:noProof/>
                <w:webHidden/>
              </w:rPr>
            </w:r>
            <w:r w:rsidR="00966369">
              <w:rPr>
                <w:noProof/>
                <w:webHidden/>
              </w:rPr>
              <w:fldChar w:fldCharType="separate"/>
            </w:r>
            <w:r w:rsidR="00966369">
              <w:rPr>
                <w:noProof/>
                <w:webHidden/>
              </w:rPr>
              <w:t>14</w:t>
            </w:r>
            <w:r w:rsidR="00966369">
              <w:rPr>
                <w:noProof/>
                <w:webHidden/>
              </w:rPr>
              <w:fldChar w:fldCharType="end"/>
            </w:r>
          </w:hyperlink>
        </w:p>
        <w:p w14:paraId="7170E715" w14:textId="69710449"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15" w:history="1">
            <w:r w:rsidR="00966369" w:rsidRPr="009E46AB">
              <w:rPr>
                <w:rStyle w:val="Hyperlink"/>
                <w:noProof/>
              </w:rPr>
              <w:t>3.4.3</w:t>
            </w:r>
            <w:r w:rsidR="00966369">
              <w:rPr>
                <w:rFonts w:asciiTheme="minorHAnsi" w:eastAsiaTheme="minorEastAsia" w:hAnsiTheme="minorHAnsi" w:cstheme="minorBidi"/>
                <w:noProof/>
                <w:w w:val="100"/>
              </w:rPr>
              <w:tab/>
            </w:r>
            <w:r w:rsidR="00966369" w:rsidRPr="009E46AB">
              <w:rPr>
                <w:rStyle w:val="Hyperlink"/>
                <w:noProof/>
              </w:rPr>
              <w:t>TASK 8: Implement the boundary conditions</w:t>
            </w:r>
            <w:r w:rsidR="00966369">
              <w:rPr>
                <w:noProof/>
                <w:webHidden/>
              </w:rPr>
              <w:tab/>
            </w:r>
            <w:r w:rsidR="00966369">
              <w:rPr>
                <w:noProof/>
                <w:webHidden/>
              </w:rPr>
              <w:fldChar w:fldCharType="begin"/>
            </w:r>
            <w:r w:rsidR="00966369">
              <w:rPr>
                <w:noProof/>
                <w:webHidden/>
              </w:rPr>
              <w:instrText xml:space="preserve"> PAGEREF _Toc98495215 \h </w:instrText>
            </w:r>
            <w:r w:rsidR="00966369">
              <w:rPr>
                <w:noProof/>
                <w:webHidden/>
              </w:rPr>
            </w:r>
            <w:r w:rsidR="00966369">
              <w:rPr>
                <w:noProof/>
                <w:webHidden/>
              </w:rPr>
              <w:fldChar w:fldCharType="separate"/>
            </w:r>
            <w:r w:rsidR="00966369">
              <w:rPr>
                <w:noProof/>
                <w:webHidden/>
              </w:rPr>
              <w:t>14</w:t>
            </w:r>
            <w:r w:rsidR="00966369">
              <w:rPr>
                <w:noProof/>
                <w:webHidden/>
              </w:rPr>
              <w:fldChar w:fldCharType="end"/>
            </w:r>
          </w:hyperlink>
        </w:p>
        <w:p w14:paraId="135E0DB0" w14:textId="0AA64C43" w:rsidR="00966369" w:rsidRDefault="00396378">
          <w:pPr>
            <w:pStyle w:val="TOC3"/>
            <w:tabs>
              <w:tab w:val="left" w:pos="1781"/>
              <w:tab w:val="right" w:leader="dot" w:pos="9420"/>
            </w:tabs>
            <w:rPr>
              <w:rFonts w:asciiTheme="minorHAnsi" w:eastAsiaTheme="minorEastAsia" w:hAnsiTheme="minorHAnsi" w:cstheme="minorBidi"/>
              <w:noProof/>
              <w:w w:val="100"/>
            </w:rPr>
          </w:pPr>
          <w:hyperlink w:anchor="_Toc98495216" w:history="1">
            <w:r w:rsidR="00966369" w:rsidRPr="009E46AB">
              <w:rPr>
                <w:rStyle w:val="Hyperlink"/>
                <w:noProof/>
              </w:rPr>
              <w:t>3.4.4</w:t>
            </w:r>
            <w:r w:rsidR="00966369">
              <w:rPr>
                <w:rFonts w:asciiTheme="minorHAnsi" w:eastAsiaTheme="minorEastAsia" w:hAnsiTheme="minorHAnsi" w:cstheme="minorBidi"/>
                <w:noProof/>
                <w:w w:val="100"/>
              </w:rPr>
              <w:tab/>
            </w:r>
            <w:r w:rsidR="00966369" w:rsidRPr="009E46AB">
              <w:rPr>
                <w:rStyle w:val="Hyperlink"/>
                <w:noProof/>
              </w:rPr>
              <w:t>TASK 9: Extending and testing the lattice diffusion model</w:t>
            </w:r>
            <w:r w:rsidR="00966369">
              <w:rPr>
                <w:noProof/>
                <w:webHidden/>
              </w:rPr>
              <w:tab/>
            </w:r>
            <w:r w:rsidR="00966369">
              <w:rPr>
                <w:noProof/>
                <w:webHidden/>
              </w:rPr>
              <w:fldChar w:fldCharType="begin"/>
            </w:r>
            <w:r w:rsidR="00966369">
              <w:rPr>
                <w:noProof/>
                <w:webHidden/>
              </w:rPr>
              <w:instrText xml:space="preserve"> PAGEREF _Toc98495216 \h </w:instrText>
            </w:r>
            <w:r w:rsidR="00966369">
              <w:rPr>
                <w:noProof/>
                <w:webHidden/>
              </w:rPr>
            </w:r>
            <w:r w:rsidR="00966369">
              <w:rPr>
                <w:noProof/>
                <w:webHidden/>
              </w:rPr>
              <w:fldChar w:fldCharType="separate"/>
            </w:r>
            <w:r w:rsidR="00966369">
              <w:rPr>
                <w:noProof/>
                <w:webHidden/>
              </w:rPr>
              <w:t>14</w:t>
            </w:r>
            <w:r w:rsidR="00966369">
              <w:rPr>
                <w:noProof/>
                <w:webHidden/>
              </w:rPr>
              <w:fldChar w:fldCharType="end"/>
            </w:r>
          </w:hyperlink>
        </w:p>
        <w:p w14:paraId="1A3FD28F" w14:textId="62EB575E"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217" w:history="1">
            <w:r w:rsidR="00966369" w:rsidRPr="009E46AB">
              <w:rPr>
                <w:rStyle w:val="Hyperlink"/>
                <w:noProof/>
              </w:rPr>
              <w:t>3.5</w:t>
            </w:r>
            <w:r w:rsidR="00966369">
              <w:rPr>
                <w:rFonts w:asciiTheme="minorHAnsi" w:eastAsiaTheme="minorEastAsia" w:hAnsiTheme="minorHAnsi" w:cstheme="minorBidi"/>
                <w:b w:val="0"/>
                <w:bCs w:val="0"/>
                <w:noProof/>
                <w:w w:val="100"/>
              </w:rPr>
              <w:tab/>
            </w:r>
            <w:r w:rsidR="00966369" w:rsidRPr="009E46AB">
              <w:rPr>
                <w:rStyle w:val="Hyperlink"/>
                <w:noProof/>
              </w:rPr>
              <w:t>Lateral interactions in kmcos</w:t>
            </w:r>
            <w:r w:rsidR="00966369">
              <w:rPr>
                <w:noProof/>
                <w:webHidden/>
              </w:rPr>
              <w:tab/>
            </w:r>
            <w:r w:rsidR="00966369">
              <w:rPr>
                <w:noProof/>
                <w:webHidden/>
              </w:rPr>
              <w:fldChar w:fldCharType="begin"/>
            </w:r>
            <w:r w:rsidR="00966369">
              <w:rPr>
                <w:noProof/>
                <w:webHidden/>
              </w:rPr>
              <w:instrText xml:space="preserve"> PAGEREF _Toc98495217 \h </w:instrText>
            </w:r>
            <w:r w:rsidR="00966369">
              <w:rPr>
                <w:noProof/>
                <w:webHidden/>
              </w:rPr>
            </w:r>
            <w:r w:rsidR="00966369">
              <w:rPr>
                <w:noProof/>
                <w:webHidden/>
              </w:rPr>
              <w:fldChar w:fldCharType="separate"/>
            </w:r>
            <w:r w:rsidR="00966369">
              <w:rPr>
                <w:noProof/>
                <w:webHidden/>
              </w:rPr>
              <w:t>15</w:t>
            </w:r>
            <w:r w:rsidR="00966369">
              <w:rPr>
                <w:noProof/>
                <w:webHidden/>
              </w:rPr>
              <w:fldChar w:fldCharType="end"/>
            </w:r>
          </w:hyperlink>
        </w:p>
        <w:p w14:paraId="1D7D8594" w14:textId="1F4072BD"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218" w:history="1">
            <w:r w:rsidR="00966369" w:rsidRPr="009E46AB">
              <w:rPr>
                <w:rStyle w:val="Hyperlink"/>
                <w:noProof/>
              </w:rPr>
              <w:t>3.6</w:t>
            </w:r>
            <w:r w:rsidR="00966369">
              <w:rPr>
                <w:rFonts w:asciiTheme="minorHAnsi" w:eastAsiaTheme="minorEastAsia" w:hAnsiTheme="minorHAnsi" w:cstheme="minorBidi"/>
                <w:b w:val="0"/>
                <w:bCs w:val="0"/>
                <w:noProof/>
                <w:w w:val="100"/>
              </w:rPr>
              <w:tab/>
            </w:r>
            <w:r w:rsidR="00966369" w:rsidRPr="009E46AB">
              <w:rPr>
                <w:rStyle w:val="Hyperlink"/>
                <w:noProof/>
              </w:rPr>
              <w:t>TASK 10: Solid-on-solid crystal growth model</w:t>
            </w:r>
            <w:r w:rsidR="00966369">
              <w:rPr>
                <w:noProof/>
                <w:webHidden/>
              </w:rPr>
              <w:tab/>
            </w:r>
            <w:r w:rsidR="00966369">
              <w:rPr>
                <w:noProof/>
                <w:webHidden/>
              </w:rPr>
              <w:fldChar w:fldCharType="begin"/>
            </w:r>
            <w:r w:rsidR="00966369">
              <w:rPr>
                <w:noProof/>
                <w:webHidden/>
              </w:rPr>
              <w:instrText xml:space="preserve"> PAGEREF _Toc98495218 \h </w:instrText>
            </w:r>
            <w:r w:rsidR="00966369">
              <w:rPr>
                <w:noProof/>
                <w:webHidden/>
              </w:rPr>
            </w:r>
            <w:r w:rsidR="00966369">
              <w:rPr>
                <w:noProof/>
                <w:webHidden/>
              </w:rPr>
              <w:fldChar w:fldCharType="separate"/>
            </w:r>
            <w:r w:rsidR="00966369">
              <w:rPr>
                <w:noProof/>
                <w:webHidden/>
              </w:rPr>
              <w:t>15</w:t>
            </w:r>
            <w:r w:rsidR="00966369">
              <w:rPr>
                <w:noProof/>
                <w:webHidden/>
              </w:rPr>
              <w:fldChar w:fldCharType="end"/>
            </w:r>
          </w:hyperlink>
        </w:p>
        <w:p w14:paraId="737A3922" w14:textId="3CF332D0"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219" w:history="1">
            <w:r w:rsidR="00966369" w:rsidRPr="009E46AB">
              <w:rPr>
                <w:rStyle w:val="Hyperlink"/>
                <w:noProof/>
              </w:rPr>
              <w:t>3.7</w:t>
            </w:r>
            <w:r w:rsidR="00966369">
              <w:rPr>
                <w:rFonts w:asciiTheme="minorHAnsi" w:eastAsiaTheme="minorEastAsia" w:hAnsiTheme="minorHAnsi" w:cstheme="minorBidi"/>
                <w:b w:val="0"/>
                <w:bCs w:val="0"/>
                <w:noProof/>
                <w:w w:val="100"/>
              </w:rPr>
              <w:tab/>
            </w:r>
            <w:r w:rsidR="00966369" w:rsidRPr="009E46AB">
              <w:rPr>
                <w:rStyle w:val="Hyperlink"/>
                <w:noProof/>
              </w:rPr>
              <w:t>TASK 11: Diffusion in the SOS model</w:t>
            </w:r>
            <w:r w:rsidR="00966369">
              <w:rPr>
                <w:noProof/>
                <w:webHidden/>
              </w:rPr>
              <w:tab/>
            </w:r>
            <w:r w:rsidR="00966369">
              <w:rPr>
                <w:noProof/>
                <w:webHidden/>
              </w:rPr>
              <w:fldChar w:fldCharType="begin"/>
            </w:r>
            <w:r w:rsidR="00966369">
              <w:rPr>
                <w:noProof/>
                <w:webHidden/>
              </w:rPr>
              <w:instrText xml:space="preserve"> PAGEREF _Toc98495219 \h </w:instrText>
            </w:r>
            <w:r w:rsidR="00966369">
              <w:rPr>
                <w:noProof/>
                <w:webHidden/>
              </w:rPr>
            </w:r>
            <w:r w:rsidR="00966369">
              <w:rPr>
                <w:noProof/>
                <w:webHidden/>
              </w:rPr>
              <w:fldChar w:fldCharType="separate"/>
            </w:r>
            <w:r w:rsidR="00966369">
              <w:rPr>
                <w:noProof/>
                <w:webHidden/>
              </w:rPr>
              <w:t>15</w:t>
            </w:r>
            <w:r w:rsidR="00966369">
              <w:rPr>
                <w:noProof/>
                <w:webHidden/>
              </w:rPr>
              <w:fldChar w:fldCharType="end"/>
            </w:r>
          </w:hyperlink>
        </w:p>
        <w:p w14:paraId="32EEBA4C" w14:textId="202E92B4"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220" w:history="1">
            <w:r w:rsidR="00966369" w:rsidRPr="009E46AB">
              <w:rPr>
                <w:rStyle w:val="Hyperlink"/>
                <w:noProof/>
              </w:rPr>
              <w:t>3.8</w:t>
            </w:r>
            <w:r w:rsidR="00966369">
              <w:rPr>
                <w:rFonts w:asciiTheme="minorHAnsi" w:eastAsiaTheme="minorEastAsia" w:hAnsiTheme="minorHAnsi" w:cstheme="minorBidi"/>
                <w:b w:val="0"/>
                <w:bCs w:val="0"/>
                <w:noProof/>
                <w:w w:val="100"/>
              </w:rPr>
              <w:tab/>
            </w:r>
            <w:r w:rsidR="00966369" w:rsidRPr="009E46AB">
              <w:rPr>
                <w:rStyle w:val="Hyperlink"/>
                <w:noProof/>
              </w:rPr>
              <w:t>TASK 12: Lateral interactions in the diffusion model</w:t>
            </w:r>
            <w:r w:rsidR="00966369">
              <w:rPr>
                <w:noProof/>
                <w:webHidden/>
              </w:rPr>
              <w:tab/>
            </w:r>
            <w:r w:rsidR="00966369">
              <w:rPr>
                <w:noProof/>
                <w:webHidden/>
              </w:rPr>
              <w:fldChar w:fldCharType="begin"/>
            </w:r>
            <w:r w:rsidR="00966369">
              <w:rPr>
                <w:noProof/>
                <w:webHidden/>
              </w:rPr>
              <w:instrText xml:space="preserve"> PAGEREF _Toc98495220 \h </w:instrText>
            </w:r>
            <w:r w:rsidR="00966369">
              <w:rPr>
                <w:noProof/>
                <w:webHidden/>
              </w:rPr>
            </w:r>
            <w:r w:rsidR="00966369">
              <w:rPr>
                <w:noProof/>
                <w:webHidden/>
              </w:rPr>
              <w:fldChar w:fldCharType="separate"/>
            </w:r>
            <w:r w:rsidR="00966369">
              <w:rPr>
                <w:noProof/>
                <w:webHidden/>
              </w:rPr>
              <w:t>15</w:t>
            </w:r>
            <w:r w:rsidR="00966369">
              <w:rPr>
                <w:noProof/>
                <w:webHidden/>
              </w:rPr>
              <w:fldChar w:fldCharType="end"/>
            </w:r>
          </w:hyperlink>
        </w:p>
        <w:p w14:paraId="0B6DD3A6" w14:textId="11D6F0F3" w:rsidR="00966369" w:rsidRDefault="00396378">
          <w:pPr>
            <w:pStyle w:val="TOC2"/>
            <w:tabs>
              <w:tab w:val="left" w:pos="1047"/>
              <w:tab w:val="right" w:leader="dot" w:pos="9420"/>
            </w:tabs>
            <w:rPr>
              <w:rFonts w:asciiTheme="minorHAnsi" w:eastAsiaTheme="minorEastAsia" w:hAnsiTheme="minorHAnsi" w:cstheme="minorBidi"/>
              <w:b w:val="0"/>
              <w:bCs w:val="0"/>
              <w:noProof/>
              <w:w w:val="100"/>
            </w:rPr>
          </w:pPr>
          <w:hyperlink w:anchor="_Toc98495221" w:history="1">
            <w:r w:rsidR="00966369" w:rsidRPr="009E46AB">
              <w:rPr>
                <w:rStyle w:val="Hyperlink"/>
                <w:noProof/>
              </w:rPr>
              <w:t>3.9</w:t>
            </w:r>
            <w:r w:rsidR="00966369">
              <w:rPr>
                <w:rFonts w:asciiTheme="minorHAnsi" w:eastAsiaTheme="minorEastAsia" w:hAnsiTheme="minorHAnsi" w:cstheme="minorBidi"/>
                <w:b w:val="0"/>
                <w:bCs w:val="0"/>
                <w:noProof/>
                <w:w w:val="100"/>
              </w:rPr>
              <w:tab/>
            </w:r>
            <w:r w:rsidR="00966369" w:rsidRPr="009E46AB">
              <w:rPr>
                <w:rStyle w:val="Hyperlink"/>
                <w:noProof/>
              </w:rPr>
              <w:t>TASK 13: Defects in the diffusion model</w:t>
            </w:r>
            <w:r w:rsidR="00966369">
              <w:rPr>
                <w:noProof/>
                <w:webHidden/>
              </w:rPr>
              <w:tab/>
            </w:r>
            <w:r w:rsidR="00966369">
              <w:rPr>
                <w:noProof/>
                <w:webHidden/>
              </w:rPr>
              <w:fldChar w:fldCharType="begin"/>
            </w:r>
            <w:r w:rsidR="00966369">
              <w:rPr>
                <w:noProof/>
                <w:webHidden/>
              </w:rPr>
              <w:instrText xml:space="preserve"> PAGEREF _Toc98495221 \h </w:instrText>
            </w:r>
            <w:r w:rsidR="00966369">
              <w:rPr>
                <w:noProof/>
                <w:webHidden/>
              </w:rPr>
            </w:r>
            <w:r w:rsidR="00966369">
              <w:rPr>
                <w:noProof/>
                <w:webHidden/>
              </w:rPr>
              <w:fldChar w:fldCharType="separate"/>
            </w:r>
            <w:r w:rsidR="00966369">
              <w:rPr>
                <w:noProof/>
                <w:webHidden/>
              </w:rPr>
              <w:t>15</w:t>
            </w:r>
            <w:r w:rsidR="00966369">
              <w:rPr>
                <w:noProof/>
                <w:webHidden/>
              </w:rPr>
              <w:fldChar w:fldCharType="end"/>
            </w:r>
          </w:hyperlink>
        </w:p>
        <w:p w14:paraId="0F5D3936" w14:textId="1C200779" w:rsidR="00966369" w:rsidRDefault="00396378">
          <w:pPr>
            <w:pStyle w:val="TOC1"/>
            <w:tabs>
              <w:tab w:val="left" w:pos="520"/>
              <w:tab w:val="right" w:leader="dot" w:pos="9420"/>
            </w:tabs>
            <w:rPr>
              <w:rFonts w:asciiTheme="minorHAnsi" w:eastAsiaTheme="minorEastAsia" w:hAnsiTheme="minorHAnsi" w:cstheme="minorBidi"/>
              <w:noProof/>
              <w:w w:val="100"/>
            </w:rPr>
          </w:pPr>
          <w:hyperlink w:anchor="_Toc98495222" w:history="1">
            <w:r w:rsidR="00966369" w:rsidRPr="009E46AB">
              <w:rPr>
                <w:rStyle w:val="Hyperlink"/>
                <w:noProof/>
              </w:rPr>
              <w:t>4</w:t>
            </w:r>
            <w:r w:rsidR="00966369">
              <w:rPr>
                <w:rFonts w:asciiTheme="minorHAnsi" w:eastAsiaTheme="minorEastAsia" w:hAnsiTheme="minorHAnsi" w:cstheme="minorBidi"/>
                <w:noProof/>
                <w:w w:val="100"/>
              </w:rPr>
              <w:tab/>
            </w:r>
            <w:r w:rsidR="00966369" w:rsidRPr="009E46AB">
              <w:rPr>
                <w:rStyle w:val="Hyperlink"/>
                <w:noProof/>
              </w:rPr>
              <w:t>References</w:t>
            </w:r>
            <w:r w:rsidR="00966369">
              <w:rPr>
                <w:noProof/>
                <w:webHidden/>
              </w:rPr>
              <w:tab/>
            </w:r>
            <w:r w:rsidR="00966369">
              <w:rPr>
                <w:noProof/>
                <w:webHidden/>
              </w:rPr>
              <w:fldChar w:fldCharType="begin"/>
            </w:r>
            <w:r w:rsidR="00966369">
              <w:rPr>
                <w:noProof/>
                <w:webHidden/>
              </w:rPr>
              <w:instrText xml:space="preserve"> PAGEREF _Toc98495222 \h </w:instrText>
            </w:r>
            <w:r w:rsidR="00966369">
              <w:rPr>
                <w:noProof/>
                <w:webHidden/>
              </w:rPr>
            </w:r>
            <w:r w:rsidR="00966369">
              <w:rPr>
                <w:noProof/>
                <w:webHidden/>
              </w:rPr>
              <w:fldChar w:fldCharType="separate"/>
            </w:r>
            <w:r w:rsidR="00966369">
              <w:rPr>
                <w:noProof/>
                <w:webHidden/>
              </w:rPr>
              <w:t>15</w:t>
            </w:r>
            <w:r w:rsidR="00966369">
              <w:rPr>
                <w:noProof/>
                <w:webHidden/>
              </w:rPr>
              <w:fldChar w:fldCharType="end"/>
            </w:r>
          </w:hyperlink>
        </w:p>
        <w:p w14:paraId="6892AAE5" w14:textId="5FA71399" w:rsidR="005D18E8" w:rsidRDefault="005D18E8" w:rsidP="005D18E8">
          <w:pPr>
            <w:spacing w:after="120"/>
          </w:pPr>
          <w:r>
            <w:rPr>
              <w:b/>
              <w:bCs/>
              <w:noProof/>
            </w:rPr>
            <w:fldChar w:fldCharType="end"/>
          </w:r>
        </w:p>
      </w:sdtContent>
    </w:sdt>
    <w:p w14:paraId="5DB310FF" w14:textId="77777777" w:rsidR="005D18E8" w:rsidRDefault="005D18E8" w:rsidP="005D18E8">
      <w:pPr>
        <w:spacing w:after="120"/>
        <w:sectPr w:rsidR="005D18E8">
          <w:type w:val="continuous"/>
          <w:pgSz w:w="11910" w:h="16840"/>
          <w:pgMar w:top="1580" w:right="1240" w:bottom="280" w:left="1240" w:header="720" w:footer="720" w:gutter="0"/>
          <w:cols w:space="720"/>
        </w:sectPr>
      </w:pPr>
    </w:p>
    <w:p w14:paraId="399FDF81" w14:textId="77777777" w:rsidR="005D18E8" w:rsidRDefault="005D18E8" w:rsidP="005D18E8">
      <w:pPr>
        <w:pStyle w:val="Heading1"/>
      </w:pPr>
      <w:bookmarkStart w:id="0" w:name="Introduction"/>
      <w:bookmarkStart w:id="1" w:name="_Toc98495172"/>
      <w:bookmarkEnd w:id="0"/>
      <w:r>
        <w:lastRenderedPageBreak/>
        <w:t>Introduction</w:t>
      </w:r>
      <w:bookmarkEnd w:id="1"/>
    </w:p>
    <w:p w14:paraId="454E1BAC" w14:textId="77777777" w:rsidR="005D18E8" w:rsidRPr="00031EDD" w:rsidRDefault="005D18E8" w:rsidP="005D18E8">
      <w:pPr>
        <w:pStyle w:val="Heading2"/>
      </w:pPr>
      <w:bookmarkStart w:id="2" w:name="_Toc98495173"/>
      <w:r w:rsidRPr="00031EDD">
        <w:t>What is Kinetic Monte Carlo</w:t>
      </w:r>
      <w:bookmarkEnd w:id="2"/>
    </w:p>
    <w:p w14:paraId="6538E1D3" w14:textId="14C055F4" w:rsidR="00DE2491" w:rsidRPr="00DE2491" w:rsidRDefault="0F100288" w:rsidP="00B64AB8">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5D18E8">
      <w:pPr>
        <w:pStyle w:val="Heading2"/>
      </w:pPr>
      <w:bookmarkStart w:id="3" w:name="_Toc98495174"/>
      <w:r w:rsidRPr="000A149A">
        <w:t>Features of kmcos</w:t>
      </w:r>
      <w:bookmarkEnd w:id="3"/>
    </w:p>
    <w:p w14:paraId="5983CC03" w14:textId="5CB5EA82" w:rsidR="005D18E8" w:rsidRPr="00567A0F" w:rsidRDefault="00120F28" w:rsidP="00B64AB8">
      <w:pPr>
        <w:pStyle w:val="BodyText"/>
        <w:numPr>
          <w:ilvl w:val="0"/>
          <w:numId w:val="25"/>
        </w:numPr>
        <w:rPr>
          <w:b/>
          <w:bCs/>
        </w:rPr>
      </w:pPr>
      <w:r>
        <w:t xml:space="preserve">User-friendly </w:t>
      </w:r>
      <w:r w:rsidR="00037C24">
        <w:t>Python interface</w:t>
      </w:r>
    </w:p>
    <w:p w14:paraId="49F27736" w14:textId="1EEF809B" w:rsidR="00567A0F" w:rsidRPr="00567A0F" w:rsidRDefault="00567A0F" w:rsidP="00B64AB8">
      <w:pPr>
        <w:pStyle w:val="BodyText"/>
        <w:numPr>
          <w:ilvl w:val="0"/>
          <w:numId w:val="25"/>
        </w:numPr>
        <w:rPr>
          <w:b/>
          <w:bCs/>
        </w:rPr>
      </w:pPr>
      <w:r>
        <w:t>Viewer GUI (currently working only partially in kmcos)</w:t>
      </w:r>
    </w:p>
    <w:p w14:paraId="652570A1" w14:textId="4B1029DE" w:rsidR="00567A0F" w:rsidRPr="00037C24" w:rsidRDefault="00567A0F" w:rsidP="00B64AB8">
      <w:pPr>
        <w:pStyle w:val="BodyText"/>
        <w:numPr>
          <w:ilvl w:val="0"/>
          <w:numId w:val="25"/>
        </w:numPr>
        <w:rPr>
          <w:b/>
          <w:bCs/>
        </w:rPr>
      </w:pPr>
      <w:r>
        <w:t>Runner API (recommended way of running kmcos)</w:t>
      </w:r>
    </w:p>
    <w:p w14:paraId="0A3DE868" w14:textId="3513A8C6" w:rsidR="00037C24" w:rsidRPr="00037C24" w:rsidRDefault="00120F28" w:rsidP="00B64AB8">
      <w:pPr>
        <w:pStyle w:val="BodyText"/>
        <w:numPr>
          <w:ilvl w:val="0"/>
          <w:numId w:val="25"/>
        </w:numPr>
        <w:rPr>
          <w:b/>
          <w:bCs/>
        </w:rPr>
      </w:pPr>
      <w:r>
        <w:t>Efficient</w:t>
      </w:r>
      <w:r w:rsidR="00037C24">
        <w:t xml:space="preserve"> Fortran backends (</w:t>
      </w:r>
      <w:r w:rsidR="00037C24" w:rsidRPr="00037C24">
        <w:rPr>
          <w:rFonts w:ascii="Consolas" w:eastAsia="Consolas" w:hAnsi="Consolas" w:cs="Consolas"/>
        </w:rPr>
        <w:t>local_smart, lat_int, otf</w:t>
      </w:r>
      <w:r w:rsidR="00037C24">
        <w:t>)</w:t>
      </w:r>
    </w:p>
    <w:p w14:paraId="30A3220D" w14:textId="1096E5B3" w:rsidR="00037C24" w:rsidRPr="000A149A" w:rsidRDefault="00037C24" w:rsidP="00B64AB8">
      <w:pPr>
        <w:pStyle w:val="BodyText"/>
        <w:numPr>
          <w:ilvl w:val="0"/>
          <w:numId w:val="25"/>
        </w:numPr>
        <w:rPr>
          <w:b/>
          <w:bCs/>
        </w:rPr>
      </w:pPr>
      <w:r>
        <w:t>Lateral adsorbate-adsorbate interactions (</w:t>
      </w:r>
      <w:r>
        <w:rPr>
          <w:rFonts w:ascii="Consolas" w:eastAsia="Consolas" w:hAnsi="Consolas" w:cs="Consolas"/>
        </w:rPr>
        <w:t xml:space="preserve">lat_int </w:t>
      </w:r>
      <w:r w:rsidRPr="00037C24">
        <w:t>or</w:t>
      </w:r>
      <w:r w:rsidRPr="00037C24">
        <w:rPr>
          <w:rFonts w:ascii="Consolas" w:eastAsia="Consolas" w:hAnsi="Consolas" w:cs="Consolas"/>
        </w:rPr>
        <w:t xml:space="preserve"> otf</w:t>
      </w:r>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B64AB8">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B64AB8">
      <w:pPr>
        <w:pStyle w:val="BodyText"/>
        <w:numPr>
          <w:ilvl w:val="0"/>
          <w:numId w:val="25"/>
        </w:numPr>
        <w:rPr>
          <w:b/>
          <w:bCs/>
        </w:rPr>
      </w:pPr>
      <w:r>
        <w:t>Sensitivity analysis</w:t>
      </w:r>
    </w:p>
    <w:p w14:paraId="2552CEF8" w14:textId="24B867D3" w:rsidR="005D18E8" w:rsidRPr="00037C24" w:rsidRDefault="005D18E8" w:rsidP="00B64AB8">
      <w:pPr>
        <w:pStyle w:val="BodyText"/>
        <w:numPr>
          <w:ilvl w:val="0"/>
          <w:numId w:val="25"/>
        </w:numPr>
        <w:rPr>
          <w:b/>
          <w:bCs/>
        </w:rPr>
      </w:pPr>
      <w:r>
        <w:t>Desired timesteps</w:t>
      </w:r>
    </w:p>
    <w:p w14:paraId="5173BD5A" w14:textId="69ABAB5D" w:rsidR="00037C24" w:rsidRPr="000A149A" w:rsidRDefault="00037C24" w:rsidP="00B64AB8">
      <w:pPr>
        <w:pStyle w:val="BodyText"/>
        <w:numPr>
          <w:ilvl w:val="0"/>
          <w:numId w:val="25"/>
        </w:numPr>
        <w:rPr>
          <w:b/>
          <w:bCs/>
        </w:rPr>
      </w:pPr>
      <w:r>
        <w:t>Snapshots</w:t>
      </w:r>
    </w:p>
    <w:p w14:paraId="74DAC267" w14:textId="715A73E4" w:rsidR="005D18E8" w:rsidRPr="000A149A" w:rsidRDefault="005D18E8" w:rsidP="00B64AB8">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5D18E8">
      <w:pPr>
        <w:pStyle w:val="Heading2"/>
      </w:pPr>
      <w:bookmarkStart w:id="4" w:name="_Toc98495175"/>
      <w:r>
        <w:t xml:space="preserve">Installing VirtualBox, Ubuntu, and </w:t>
      </w:r>
      <w:r w:rsidR="00567A0F">
        <w:t>kmcos</w:t>
      </w:r>
      <w:bookmarkEnd w:id="4"/>
    </w:p>
    <w:p w14:paraId="0C75A38D" w14:textId="494F290C" w:rsidR="00120F28" w:rsidRDefault="005D18E8" w:rsidP="00B64AB8">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B64AB8">
      <w:pPr>
        <w:pStyle w:val="BodyText"/>
      </w:pPr>
      <w:r>
        <w:t xml:space="preserve">The kmcos code can be found on: </w:t>
      </w:r>
      <w:hyperlink r:id="rId9" w:history="1">
        <w:r w:rsidRPr="004F0E10">
          <w:rPr>
            <w:rStyle w:val="Hyperlink"/>
          </w:rPr>
          <w:t>https://github.com/kmcos/kmcos</w:t>
        </w:r>
      </w:hyperlink>
    </w:p>
    <w:p w14:paraId="2A823ADC" w14:textId="545A89DC" w:rsidR="005D18E8" w:rsidRPr="00A11C58" w:rsidRDefault="00120F28" w:rsidP="00B64AB8">
      <w:pPr>
        <w:pStyle w:val="BodyText"/>
      </w:pPr>
      <w:r>
        <w:t>If you plan to use a W</w:t>
      </w:r>
      <w:r w:rsidR="005D18E8" w:rsidRPr="00A11C58">
        <w:t>indows machine, it is recommended to first get VirtualBox and to make an Ubuntu Virtual Machine.</w:t>
      </w:r>
      <w:r>
        <w:t xml:space="preserve"> In that case, pleas</w:t>
      </w:r>
      <w:r w:rsidR="0006595A">
        <w:t>e</w:t>
      </w:r>
      <w:r w:rsidR="00022606">
        <w:t xml:space="preserve"> first</w:t>
      </w:r>
      <w:r w:rsidR="0006595A">
        <w:t xml:space="preserve"> follow the instructions in the below Sections 1.3.1 to 1.3.6</w:t>
      </w:r>
      <w:r>
        <w:t>.</w:t>
      </w:r>
    </w:p>
    <w:p w14:paraId="6118D599" w14:textId="7E3B28D4" w:rsidR="005D18E8" w:rsidRDefault="005D18E8" w:rsidP="005D18E8">
      <w:pPr>
        <w:pStyle w:val="Heading3"/>
      </w:pPr>
      <w:bookmarkStart w:id="5" w:name="_Toc98495176"/>
      <w:r>
        <w:t>Installing VirtualBox</w:t>
      </w:r>
      <w:bookmarkEnd w:id="5"/>
    </w:p>
    <w:p w14:paraId="10C739F5" w14:textId="77777777" w:rsidR="005D18E8" w:rsidRPr="004F71E1" w:rsidRDefault="005D18E8" w:rsidP="00B64AB8">
      <w:pPr>
        <w:pStyle w:val="BodyText"/>
      </w:pPr>
      <w:r w:rsidRPr="004F71E1">
        <w:t xml:space="preserve">Download VirtualBox with the link provided: </w:t>
      </w:r>
      <w:hyperlink r:id="rId10"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5D18E8">
      <w:pPr>
        <w:pStyle w:val="Heading3"/>
      </w:pPr>
      <w:bookmarkStart w:id="6" w:name="_Toc98495177"/>
      <w:r>
        <w:t>Setting up Ubuntu on VirtualBox</w:t>
      </w:r>
      <w:bookmarkEnd w:id="6"/>
    </w:p>
    <w:p w14:paraId="1BFBD017" w14:textId="0E6BAEAF" w:rsidR="005D18E8" w:rsidRPr="004F71E1" w:rsidRDefault="005D18E8" w:rsidP="00B64AB8">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B64AB8">
      <w:pPr>
        <w:pStyle w:val="BodyText"/>
      </w:pPr>
      <w:r w:rsidRPr="004F71E1">
        <w:t>Once you create the Virtual Hard Disk, you will be able to see the Ubuntu machine on your VirtualBox dashboard.</w:t>
      </w:r>
    </w:p>
    <w:p w14:paraId="66B49F36" w14:textId="3A6946B8" w:rsidR="005D18E8" w:rsidRDefault="005D18E8" w:rsidP="005D18E8">
      <w:pPr>
        <w:pStyle w:val="Heading3"/>
      </w:pPr>
      <w:bookmarkStart w:id="7" w:name="_Toc98495178"/>
      <w:r>
        <w:t>Downloading Ubuntu Disk Image File</w:t>
      </w:r>
      <w:bookmarkEnd w:id="7"/>
    </w:p>
    <w:p w14:paraId="3A4CD919" w14:textId="00FD2B74" w:rsidR="005D18E8" w:rsidRPr="00B40523" w:rsidRDefault="005D18E8" w:rsidP="00B64AB8">
      <w:pPr>
        <w:pStyle w:val="BodyText"/>
      </w:pPr>
      <w:r w:rsidRPr="004F71E1">
        <w:t xml:space="preserve">Download the Ubuntu LTS Desktop file with this link: </w:t>
      </w:r>
      <w:r w:rsidR="000E61C8" w:rsidRPr="000E61C8">
        <w:t>https://releases.ubuntu.com/18.04/</w:t>
      </w:r>
      <w:r w:rsidRPr="004F71E1">
        <w:t xml:space="preserve">. Note that Ubuntu </w:t>
      </w:r>
      <w:r w:rsidR="000E61C8">
        <w:lastRenderedPageBreak/>
        <w:t>18.04.6</w:t>
      </w:r>
      <w:r w:rsidRPr="004F71E1">
        <w:t xml:space="preserve"> LTS is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5D18E8">
      <w:pPr>
        <w:pStyle w:val="Heading3"/>
      </w:pPr>
      <w:bookmarkStart w:id="8" w:name="_Toc98495179"/>
      <w:r>
        <w:t>Installing Ubuntu on VirtualBox</w:t>
      </w:r>
      <w:bookmarkEnd w:id="8"/>
    </w:p>
    <w:p w14:paraId="4E13E245" w14:textId="1A87218A" w:rsidR="005D18E8" w:rsidRPr="004F71E1" w:rsidRDefault="6573BBB0" w:rsidP="00B64AB8">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6E06C23A">
      <w:pPr>
        <w:pStyle w:val="BodyText"/>
        <w:rPr>
          <w:rFonts w:eastAsia="Calibri"/>
        </w:rPr>
      </w:pPr>
      <w:r w:rsidRPr="6E06C23A">
        <w:rPr>
          <w:rFonts w:eastAsia="Calibri"/>
        </w:rPr>
        <w:t>As a note: if you want to enter full-screen mode with the virtual machine, type right CTRL + F.</w:t>
      </w:r>
    </w:p>
    <w:p w14:paraId="6BDC5D09" w14:textId="048BE0CF" w:rsidR="005D18E8" w:rsidRDefault="005D18E8" w:rsidP="005D18E8">
      <w:pPr>
        <w:pStyle w:val="Heading3"/>
      </w:pPr>
      <w:bookmarkStart w:id="9" w:name="_Toc98495180"/>
      <w:r>
        <w:t xml:space="preserve">Creating a </w:t>
      </w:r>
      <w:r w:rsidRPr="004249C1">
        <w:t>Shared</w:t>
      </w:r>
      <w:r>
        <w:t xml:space="preserve"> Drive Between Local and Ubuntu</w:t>
      </w:r>
      <w:bookmarkEnd w:id="9"/>
    </w:p>
    <w:p w14:paraId="7FEA18A7" w14:textId="77777777" w:rsidR="005D18E8" w:rsidRDefault="6573BBB0" w:rsidP="00B64AB8">
      <w:pPr>
        <w:pStyle w:val="BodyText"/>
      </w:pPr>
      <w:r>
        <w:t>On the top left corner of the VirtualBox window, click on “Devices,” then “Insert Guest Additions CD Image.” We now want to add a user account to the group vboxsf. Go to the Ubuntu Terminal, and input these commands:</w:t>
      </w:r>
    </w:p>
    <w:p w14:paraId="52C0BE92" w14:textId="77777777" w:rsidR="005D18E8" w:rsidRDefault="005D18E8" w:rsidP="00B64AB8">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5D18E8">
                            <w:pPr>
                              <w:pStyle w:val="Code"/>
                              <w:rPr>
                                <w:w w:val="100"/>
                              </w:rPr>
                            </w:pPr>
                            <w:r w:rsidRPr="00106EA6">
                              <w:rPr>
                                <w:w w:val="100"/>
                              </w:rPr>
                              <w:t>sudo usermod -a -G vboxsf "$USER"</w:t>
                            </w:r>
                          </w:p>
                          <w:p w14:paraId="09A85C04" w14:textId="77777777" w:rsidR="00E15657" w:rsidRPr="00E84CC4" w:rsidRDefault="00E15657" w:rsidP="005D18E8">
                            <w:pPr>
                              <w:pStyle w:val="Code"/>
                              <w:rPr>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" fillcolor="white [3201]" strokeweight=".5pt">
                <v:textbox>
                  <w:txbxContent>
                    <w:p w14:paraId="346E61BD" w14:textId="77777777" w:rsidR="00E15657" w:rsidRPr="00106EA6" w:rsidRDefault="00E15657" w:rsidP="005D18E8">
                      <w:pPr>
                        <w:pStyle w:val="Code"/>
                        <w:rPr>
                          <w:w w:val="100"/>
                        </w:rPr>
                      </w:pPr>
                      <w:r w:rsidRPr="00106EA6">
                        <w:rPr>
                          <w:w w:val="100"/>
                        </w:rPr>
                        <w:t>sudo usermod -a -G vboxsf "$USER"</w:t>
                      </w:r>
                    </w:p>
                    <w:p w14:paraId="09A85C04" w14:textId="77777777" w:rsidR="00E15657" w:rsidRPr="00E84CC4" w:rsidRDefault="00E15657" w:rsidP="005D18E8">
                      <w:pPr>
                        <w:pStyle w:val="Code"/>
                        <w:rPr>
                          <w:szCs w:val="20"/>
                        </w:rPr>
                      </w:pPr>
                    </w:p>
                  </w:txbxContent>
                </v:textbox>
                <w10:anchorlock/>
              </v:shape>
            </w:pict>
          </mc:Fallback>
        </mc:AlternateContent>
      </w:r>
    </w:p>
    <w:p w14:paraId="475BC347" w14:textId="77777777" w:rsidR="005D18E8" w:rsidRDefault="005D18E8" w:rsidP="00B64AB8">
      <w:pPr>
        <w:pStyle w:val="BodyText"/>
      </w:pPr>
      <w:r w:rsidRPr="001F3E32">
        <w:t>Note that “</w:t>
      </w:r>
      <w:r>
        <w:t>$</w:t>
      </w:r>
      <w:r w:rsidRPr="001F3E32">
        <w:t xml:space="preserve">USER” is the name of your user account profile in Ubuntu. </w:t>
      </w:r>
      <w:r>
        <w:t>Reboot</w:t>
      </w:r>
      <w:r w:rsidRPr="001F3E32">
        <w:t xml:space="preserve"> the Ubuntu virtual machine </w:t>
      </w:r>
      <w:r>
        <w:t>completely.</w:t>
      </w:r>
    </w:p>
    <w:p w14:paraId="265F4546" w14:textId="77777777" w:rsidR="005D18E8" w:rsidRPr="004F71E1" w:rsidRDefault="005D18E8" w:rsidP="00B64AB8">
      <w:pPr>
        <w:pStyle w:val="BodyText"/>
      </w:pPr>
      <w:r>
        <w:t xml:space="preserve">Click </w:t>
      </w:r>
      <w:r w:rsidRPr="004F71E1">
        <w:t>on “Devices,” then “Shared Folder.” Select the folder you want to share between the Ubuntu and Windows PC on the Windows File Manager by clicking on “Other” on the “Folder Path“ dropdown. Check off share Folder Options,” and right-click on “</w:t>
      </w:r>
      <w:r>
        <w:t>Machine</w:t>
      </w:r>
      <w:r w:rsidRPr="004F71E1">
        <w:t xml:space="preserve"> Folders.” Check off “Auto-mount” and “Make Permanent.”</w:t>
      </w:r>
    </w:p>
    <w:p w14:paraId="2FF15709" w14:textId="55F851DC" w:rsidR="005D18E8" w:rsidRPr="0066482B" w:rsidRDefault="005D18E8" w:rsidP="005D18E8">
      <w:pPr>
        <w:pStyle w:val="Heading3"/>
      </w:pPr>
      <w:bookmarkStart w:id="10" w:name="_Toc98495181"/>
      <w:r w:rsidRPr="0066482B">
        <w:t>Bidirectional Clipboard Between Local and Ubuntu</w:t>
      </w:r>
      <w:bookmarkEnd w:id="10"/>
    </w:p>
    <w:p w14:paraId="58A4CE7B" w14:textId="77777777" w:rsidR="005D18E8" w:rsidRPr="001F3E32" w:rsidRDefault="005D18E8" w:rsidP="00B64AB8">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14:paraId="45923932" w14:textId="77777777" w:rsidR="005D18E8" w:rsidRPr="001F3E32" w:rsidRDefault="005D18E8" w:rsidP="00B64AB8">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5D18E8">
      <w:pPr>
        <w:spacing w:after="120"/>
      </w:pPr>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5D18E8">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5D18E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textAlignment w:val="baseline"/>
                              <w:rPr>
                                <w:rFonts w:ascii="Consolas" w:eastAsia="Times New Roman" w:hAnsi="Consolas" w:cs="Courier New"/>
                                <w:sz w:val="20"/>
                                <w:szCs w:val="20"/>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" fillcolor="white [3201]" strokeweight=".5pt">
                <v:textbox>
                  <w:txbxContent>
                    <w:p w14:paraId="1ADEBC74" w14:textId="77777777" w:rsidR="00E15657" w:rsidRPr="00E84CC4" w:rsidRDefault="00E15657" w:rsidP="005D18E8">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5D18E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textAlignment w:val="baseline"/>
                        <w:rPr>
                          <w:rFonts w:ascii="Consolas" w:eastAsia="Times New Roman" w:hAnsi="Consolas" w:cs="Courier New"/>
                          <w:sz w:val="20"/>
                          <w:szCs w:val="20"/>
                          <w:bdr w:val="none" w:sz="0" w:space="0" w:color="auto" w:frame="1"/>
                        </w:rPr>
                      </w:pPr>
                    </w:p>
                  </w:txbxContent>
                </v:textbox>
                <w10:anchorlock/>
              </v:shape>
            </w:pict>
          </mc:Fallback>
        </mc:AlternateContent>
      </w:r>
    </w:p>
    <w:p w14:paraId="13FCB32A" w14:textId="77777777" w:rsidR="005D18E8" w:rsidRDefault="005D18E8" w:rsidP="00B64AB8">
      <w:pPr>
        <w:pStyle w:val="BodyText"/>
      </w:pPr>
      <w:r w:rsidRPr="001F3E32">
        <w:t xml:space="preserve">Then </w:t>
      </w:r>
      <w:r>
        <w:t>reboot</w:t>
      </w:r>
      <w:r w:rsidRPr="001F3E32">
        <w:t xml:space="preserve"> the Ubuntu machine again.</w:t>
      </w:r>
    </w:p>
    <w:p w14:paraId="60720C67" w14:textId="0B78B020" w:rsidR="005D18E8" w:rsidRDefault="005D18E8" w:rsidP="00B64AB8">
      <w:pPr>
        <w:pStyle w:val="BodyText"/>
      </w:pPr>
      <w:r>
        <w:t>If you run into an issue where the Ubuntu machine does not load after resetting, complete multiple full shutdowns and start the Ubuntu machine on VirtualBox.</w:t>
      </w:r>
    </w:p>
    <w:p w14:paraId="1252A376" w14:textId="4AB497CA" w:rsidR="005D18E8" w:rsidRDefault="005D18E8" w:rsidP="005D18E8">
      <w:pPr>
        <w:pStyle w:val="Heading2"/>
      </w:pPr>
      <w:bookmarkStart w:id="11" w:name="_Toc98495182"/>
      <w:r>
        <w:t>Creating a Python Virtual Environment on Ubuntu</w:t>
      </w:r>
      <w:bookmarkEnd w:id="11"/>
    </w:p>
    <w:p w14:paraId="0755A9C2" w14:textId="39AFBB61" w:rsidR="005D18E8" w:rsidRDefault="005D18E8" w:rsidP="00B64AB8">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B64AB8">
      <w:pPr>
        <w:pStyle w:val="BodyText"/>
      </w:pPr>
      <w:r w:rsidRPr="00054FD9">
        <w:rPr>
          <w:noProof/>
        </w:rPr>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5D18E8">
                            <w:pPr>
                              <w:pStyle w:val="Code"/>
                            </w:pPr>
                            <w:r w:rsidRPr="00CF1CB6">
                              <w:t>cd ~</w:t>
                            </w:r>
                          </w:p>
                          <w:p w14:paraId="0C2D81C8" w14:textId="77777777" w:rsidR="00E15657" w:rsidRPr="00CF1CB6" w:rsidRDefault="00E15657" w:rsidP="005D18E8">
                            <w:pPr>
                              <w:pStyle w:val="Code"/>
                            </w:pPr>
                            <w:r w:rsidRPr="00CF1CB6">
                              <w:t>sudo apt-get update</w:t>
                            </w:r>
                          </w:p>
                          <w:p w14:paraId="48D89558" w14:textId="6445447D" w:rsidR="00E15657" w:rsidRPr="00CF1CB6" w:rsidRDefault="00E15657" w:rsidP="005D18E8">
                            <w:pPr>
                              <w:pStyle w:val="Code"/>
                            </w:pPr>
                            <w:r w:rsidRPr="00CF1CB6">
                              <w:t>sudo apt-get in</w:t>
                            </w:r>
                            <w:r>
                              <w:t>s</w:t>
                            </w:r>
                            <w:r w:rsidRPr="00CF1CB6">
                              <w:t>tall python3</w:t>
                            </w:r>
                          </w:p>
                          <w:p w14:paraId="37E639F2" w14:textId="77777777" w:rsidR="00E15657" w:rsidRPr="00CF1CB6" w:rsidRDefault="00E15657" w:rsidP="005D18E8">
                            <w:pPr>
                              <w:pStyle w:val="Code"/>
                            </w:pPr>
                            <w:r w:rsidRPr="00CF1CB6">
                              <w:t>sudo apt-get install virtualenv</w:t>
                            </w:r>
                          </w:p>
                          <w:p w14:paraId="1649BEC0" w14:textId="77777777" w:rsidR="00E15657" w:rsidRPr="00CF1CB6" w:rsidRDefault="00E15657" w:rsidP="005D18E8">
                            <w:pPr>
                              <w:pStyle w:val="Code"/>
                            </w:pPr>
                            <w:r w:rsidRPr="00CF1CB6">
                              <w:t>virtualenv -p /usr/bin/python3 ~/VENV/kmcos</w:t>
                            </w:r>
                          </w:p>
                          <w:p w14:paraId="26278A51" w14:textId="77777777" w:rsidR="00E15657" w:rsidRPr="001D6099" w:rsidRDefault="00E15657" w:rsidP="005D18E8">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" fillcolor="white [3201]" strokeweight=".5pt">
                <v:textbox>
                  <w:txbxContent>
                    <w:p w14:paraId="3BBAE69A" w14:textId="77777777" w:rsidR="00E15657" w:rsidRPr="00CF1CB6" w:rsidRDefault="00E15657" w:rsidP="005D18E8">
                      <w:pPr>
                        <w:pStyle w:val="Code"/>
                      </w:pPr>
                      <w:r w:rsidRPr="00CF1CB6">
                        <w:t>cd ~</w:t>
                      </w:r>
                    </w:p>
                    <w:p w14:paraId="0C2D81C8" w14:textId="77777777" w:rsidR="00E15657" w:rsidRPr="00CF1CB6" w:rsidRDefault="00E15657" w:rsidP="005D18E8">
                      <w:pPr>
                        <w:pStyle w:val="Code"/>
                      </w:pPr>
                      <w:r w:rsidRPr="00CF1CB6">
                        <w:t>sudo apt-get update</w:t>
                      </w:r>
                    </w:p>
                    <w:p w14:paraId="48D89558" w14:textId="6445447D" w:rsidR="00E15657" w:rsidRPr="00CF1CB6" w:rsidRDefault="00E15657" w:rsidP="005D18E8">
                      <w:pPr>
                        <w:pStyle w:val="Code"/>
                      </w:pPr>
                      <w:r w:rsidRPr="00CF1CB6">
                        <w:t>sudo apt-get in</w:t>
                      </w:r>
                      <w:r>
                        <w:t>s</w:t>
                      </w:r>
                      <w:r w:rsidRPr="00CF1CB6">
                        <w:t>tall python3</w:t>
                      </w:r>
                    </w:p>
                    <w:p w14:paraId="37E639F2" w14:textId="77777777" w:rsidR="00E15657" w:rsidRPr="00CF1CB6" w:rsidRDefault="00E15657" w:rsidP="005D18E8">
                      <w:pPr>
                        <w:pStyle w:val="Code"/>
                      </w:pPr>
                      <w:r w:rsidRPr="00CF1CB6">
                        <w:t>sudo apt-get install virtualenv</w:t>
                      </w:r>
                    </w:p>
                    <w:p w14:paraId="1649BEC0" w14:textId="77777777" w:rsidR="00E15657" w:rsidRPr="00CF1CB6" w:rsidRDefault="00E15657" w:rsidP="005D18E8">
                      <w:pPr>
                        <w:pStyle w:val="Code"/>
                      </w:pPr>
                      <w:r w:rsidRPr="00CF1CB6">
                        <w:t>virtualenv -p /usr/bin/python3 ~/VENV/kmcos</w:t>
                      </w:r>
                    </w:p>
                    <w:p w14:paraId="26278A51" w14:textId="77777777" w:rsidR="00E15657" w:rsidRPr="001D6099" w:rsidRDefault="00E15657" w:rsidP="005D18E8">
                      <w:pPr>
                        <w:pStyle w:val="Code"/>
                      </w:pPr>
                      <w:r w:rsidRPr="00CF1CB6">
                        <w:t>source ~/VENV/kmcos/bin/activate</w:t>
                      </w:r>
                    </w:p>
                  </w:txbxContent>
                </v:textbox>
                <w10:anchorlock/>
              </v:shape>
            </w:pict>
          </mc:Fallback>
        </mc:AlternateContent>
      </w:r>
    </w:p>
    <w:p w14:paraId="41248106" w14:textId="568A28C1" w:rsidR="005D18E8" w:rsidRPr="001F3E32" w:rsidRDefault="6573BBB0" w:rsidP="00B64AB8">
      <w:pPr>
        <w:pStyle w:val="BodyText"/>
      </w:pPr>
      <w:r>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5D18E8">
      <w:pPr>
        <w:pStyle w:val="Heading2"/>
      </w:pPr>
      <w:bookmarkStart w:id="12" w:name="_Toc98495183"/>
      <w:r>
        <w:lastRenderedPageBreak/>
        <w:t>Installing</w:t>
      </w:r>
      <w:r w:rsidRPr="00A11C58">
        <w:t xml:space="preserve"> kmcos on Ubuntu</w:t>
      </w:r>
      <w:bookmarkEnd w:id="12"/>
    </w:p>
    <w:p w14:paraId="5081255A" w14:textId="77777777" w:rsidR="005D18E8" w:rsidRPr="00054FD9" w:rsidRDefault="005D18E8" w:rsidP="00B64AB8">
      <w:pPr>
        <w:pStyle w:val="BodyText"/>
      </w:pPr>
      <w:r w:rsidRPr="00054FD9">
        <w:t xml:space="preserve">To fetch the latest version of kmcos using git, enter these commands in the Ubuntu terminal: </w:t>
      </w:r>
    </w:p>
    <w:p w14:paraId="0582C7FD" w14:textId="77777777" w:rsidR="005D18E8" w:rsidRPr="00054FD9" w:rsidRDefault="005D18E8" w:rsidP="005D18E8">
      <w:r w:rsidRPr="00054FD9">
        <w:rPr>
          <w:noProof/>
        </w:rPr>
        <mc:AlternateContent>
          <mc:Choice Requires="wps">
            <w:drawing>
              <wp:inline distT="0" distB="0" distL="0" distR="0" wp14:anchorId="66B99F13" wp14:editId="7A189249">
                <wp:extent cx="5715000" cy="790575"/>
                <wp:effectExtent l="0" t="0" r="19050" b="28575"/>
                <wp:docPr id="18" name="Text Box 18"/>
                <wp:cNvGraphicFramePr/>
                <a:graphic xmlns:a="http://schemas.openxmlformats.org/drawingml/2006/main">
                  <a:graphicData uri="http://schemas.microsoft.com/office/word/2010/wordprocessingShape">
                    <wps:wsp>
                      <wps:cNvSpPr txBox="1"/>
                      <wps:spPr>
                        <a:xfrm>
                          <a:off x="0" y="0"/>
                          <a:ext cx="5715000" cy="790575"/>
                        </a:xfrm>
                        <a:prstGeom prst="rect">
                          <a:avLst/>
                        </a:prstGeom>
                        <a:solidFill>
                          <a:schemeClr val="lt1"/>
                        </a:solidFill>
                        <a:ln w="6350">
                          <a:solidFill>
                            <a:prstClr val="black"/>
                          </a:solidFill>
                        </a:ln>
                      </wps:spPr>
                      <wps:txbx>
                        <w:txbxContent>
                          <w:p w14:paraId="55F2129A" w14:textId="77777777" w:rsidR="00E15657" w:rsidRDefault="00E15657" w:rsidP="005D18E8">
                            <w:pPr>
                              <w:pStyle w:val="Code"/>
                            </w:pPr>
                            <w:r>
                              <w:t>sudo apt install git</w:t>
                            </w:r>
                          </w:p>
                          <w:p w14:paraId="42C07B3B" w14:textId="28A5505B" w:rsidR="00E15657" w:rsidRDefault="00E15657" w:rsidP="005D18E8">
                            <w:pPr>
                              <w:pStyle w:val="Code"/>
                            </w:pPr>
                            <w:r>
                              <w:t xml:space="preserve">git clone </w:t>
                            </w:r>
                            <w:hyperlink r:id="rId11" w:history="1">
                              <w:r w:rsidRPr="00487DFC">
                                <w:rPr>
                                  <w:rStyle w:val="Hyperlink"/>
                                  <w:szCs w:val="20"/>
                                </w:rPr>
                                <w:t>https://github.com/kmcos/kmcos-installers</w:t>
                              </w:r>
                            </w:hyperlink>
                          </w:p>
                          <w:p w14:paraId="6D4465BD" w14:textId="77777777" w:rsidR="00E15657" w:rsidRDefault="00E15657" w:rsidP="005D18E8">
                            <w:pPr>
                              <w:pStyle w:val="Code"/>
                            </w:pPr>
                            <w:r>
                              <w:t>cd kmcos-installers</w:t>
                            </w:r>
                          </w:p>
                          <w:p w14:paraId="740005A8" w14:textId="77777777" w:rsidR="00E15657" w:rsidRPr="001D6099" w:rsidRDefault="00E15657" w:rsidP="005D18E8">
                            <w:pPr>
                              <w:pStyle w:val="Code"/>
                            </w:pPr>
                            <w:r>
                              <w:t>bash install-kmcos-linux-venv.bash</w:t>
                            </w:r>
                          </w:p>
                          <w:p w14:paraId="19EAB1CF" w14:textId="77777777" w:rsidR="00E15657" w:rsidRDefault="00E1565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" fillcolor="white [3201]" strokeweight=".5pt">
                <v:textbox>
                  <w:txbxContent>
                    <w:p w14:paraId="55F2129A" w14:textId="77777777" w:rsidR="00E15657" w:rsidRDefault="00E15657" w:rsidP="005D18E8">
                      <w:pPr>
                        <w:pStyle w:val="Code"/>
                      </w:pPr>
                      <w:r>
                        <w:t>sudo apt install git</w:t>
                      </w:r>
                    </w:p>
                    <w:p w14:paraId="42C07B3B" w14:textId="28A5505B" w:rsidR="00E15657" w:rsidRDefault="00E15657" w:rsidP="005D18E8">
                      <w:pPr>
                        <w:pStyle w:val="Code"/>
                      </w:pPr>
                      <w:r>
                        <w:t xml:space="preserve">git clone </w:t>
                      </w:r>
                      <w:hyperlink r:id="rId12" w:history="1">
                        <w:r w:rsidRPr="00487DFC">
                          <w:rPr>
                            <w:rStyle w:val="Hyperlink"/>
                            <w:szCs w:val="20"/>
                          </w:rPr>
                          <w:t>https://github.com/kmcos/kmcos-installers</w:t>
                        </w:r>
                      </w:hyperlink>
                    </w:p>
                    <w:p w14:paraId="6D4465BD" w14:textId="77777777" w:rsidR="00E15657" w:rsidRDefault="00E15657" w:rsidP="005D18E8">
                      <w:pPr>
                        <w:pStyle w:val="Code"/>
                      </w:pPr>
                      <w:r>
                        <w:t>cd kmcos-installers</w:t>
                      </w:r>
                    </w:p>
                    <w:p w14:paraId="740005A8" w14:textId="77777777" w:rsidR="00E15657" w:rsidRPr="001D6099" w:rsidRDefault="00E15657" w:rsidP="005D18E8">
                      <w:pPr>
                        <w:pStyle w:val="Code"/>
                      </w:pPr>
                      <w:r>
                        <w:t>bash install-kmcos-linux-venv.bash</w:t>
                      </w:r>
                    </w:p>
                    <w:p w14:paraId="19EAB1CF" w14:textId="77777777" w:rsidR="00E15657" w:rsidRDefault="00E15657"/>
                  </w:txbxContent>
                </v:textbox>
                <w10:anchorlock/>
              </v:shape>
            </w:pict>
          </mc:Fallback>
        </mc:AlternateContent>
      </w:r>
    </w:p>
    <w:p w14:paraId="053EE3AB" w14:textId="77777777" w:rsidR="005D18E8" w:rsidRDefault="005D18E8" w:rsidP="00B64AB8">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5D18E8">
      <w:pPr>
        <w:pStyle w:val="Heading2"/>
      </w:pPr>
      <w:bookmarkStart w:id="14" w:name="_Toc98495184"/>
      <w:r>
        <w:t xml:space="preserve">Installing </w:t>
      </w:r>
      <w:r w:rsidR="005D18E8">
        <w:t>Viewer GUI</w:t>
      </w:r>
      <w:bookmarkEnd w:id="14"/>
    </w:p>
    <w:p w14:paraId="13530A7F" w14:textId="28893087" w:rsidR="005D18E8" w:rsidRDefault="005D18E8" w:rsidP="00B64AB8">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t>:</w:t>
      </w:r>
    </w:p>
    <w:p w14:paraId="73C660C2" w14:textId="77777777" w:rsidR="005D18E8" w:rsidRDefault="005D18E8" w:rsidP="00B64AB8">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5D18E8">
                            <w:pPr>
                              <w:pStyle w:val="Code"/>
                            </w:pPr>
                            <w:r>
                              <w:t>cd kmcos-installers</w:t>
                            </w:r>
                          </w:p>
                          <w:p w14:paraId="76318BB6" w14:textId="7B7BCFDC" w:rsidR="00E15657" w:rsidRPr="001D6099" w:rsidRDefault="00E15657" w:rsidP="005D18E8">
                            <w:pPr>
                              <w:pStyle w:val="Code"/>
                            </w:pPr>
                            <w:r>
                              <w:t>bash install-kmcos-view-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" fillcolor="white [3201]" strokeweight=".5pt">
                <v:textbox>
                  <w:txbxContent>
                    <w:p w14:paraId="3FE603EE" w14:textId="77777777" w:rsidR="00E15657" w:rsidRDefault="00E15657" w:rsidP="005D18E8">
                      <w:pPr>
                        <w:pStyle w:val="Code"/>
                      </w:pPr>
                      <w:r>
                        <w:t>cd kmcos-installers</w:t>
                      </w:r>
                    </w:p>
                    <w:p w14:paraId="76318BB6" w14:textId="7B7BCFDC" w:rsidR="00E15657" w:rsidRPr="001D6099" w:rsidRDefault="00E15657" w:rsidP="005D18E8">
                      <w:pPr>
                        <w:pStyle w:val="Code"/>
                      </w:pPr>
                      <w:r>
                        <w:t>bash install-kmcos-view-linux-venv.bash</w:t>
                      </w:r>
                    </w:p>
                  </w:txbxContent>
                </v:textbox>
                <w10:anchorlock/>
              </v:shape>
            </w:pict>
          </mc:Fallback>
        </mc:AlternateContent>
      </w:r>
    </w:p>
    <w:p w14:paraId="1C7ADC47" w14:textId="77777777" w:rsidR="005D18E8" w:rsidRDefault="005D18E8" w:rsidP="00B64AB8">
      <w:pPr>
        <w:pStyle w:val="BodyText"/>
      </w:pPr>
      <w:r>
        <w:t>Now we need to cd into …kmcos/examples/MyFirstSnapshot_local_smart and run:</w:t>
      </w:r>
    </w:p>
    <w:p w14:paraId="06F7CC4C" w14:textId="712ED66F" w:rsidR="00882846" w:rsidRDefault="005D18E8" w:rsidP="00B64AB8">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5D18E8">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" fillcolor="white [3201]" strokeweight=".5pt">
                <v:textbox>
                  <w:txbxContent>
                    <w:p w14:paraId="65C9C58B" w14:textId="507C3263" w:rsidR="00E15657" w:rsidRPr="00B348C1" w:rsidRDefault="00E15657" w:rsidP="005D18E8">
                      <w:pPr>
                        <w:pStyle w:val="Code"/>
                      </w:pPr>
                      <w:r>
                        <w:t>ipython</w:t>
                      </w:r>
                    </w:p>
                  </w:txbxContent>
                </v:textbox>
                <w10:anchorlock/>
              </v:shape>
            </w:pict>
          </mc:Fallback>
        </mc:AlternateContent>
      </w:r>
    </w:p>
    <w:p w14:paraId="2CE56613" w14:textId="16C08D4F" w:rsidR="00882846" w:rsidRDefault="00882846" w:rsidP="00B64AB8">
      <w:pPr>
        <w:pStyle w:val="BodyText"/>
      </w:pPr>
      <w:r>
        <w:t>Run the following commands in ipython:</w:t>
      </w:r>
    </w:p>
    <w:p w14:paraId="73F9C0A0" w14:textId="1B7AF166" w:rsidR="00882846" w:rsidRDefault="00882846" w:rsidP="00B64AB8">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82846">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82846">
                            <w:pPr>
                              <w:pStyle w:val="Code"/>
                              <w:rPr>
                                <w:lang w:val="da-DK"/>
                              </w:rPr>
                            </w:pPr>
                            <w:r w:rsidRPr="008F0DED">
                              <w:rPr>
                                <w:lang w:val="da-DK"/>
                              </w:rPr>
                              <w:t>model = KMC_Model()</w:t>
                            </w:r>
                          </w:p>
                          <w:p w14:paraId="01C4C157" w14:textId="669C0157" w:rsidR="00E15657" w:rsidRPr="008F0DED" w:rsidRDefault="00E15657" w:rsidP="00882846">
                            <w:pPr>
                              <w:pStyle w:val="Code"/>
                              <w:rPr>
                                <w:lang w:val="da-DK"/>
                              </w:rPr>
                            </w:pPr>
                            <w:r w:rsidRPr="008F0DED">
                              <w:rPr>
                                <w:lang w:val="da-DK"/>
                              </w:rPr>
                              <w:t>model.view()</w:t>
                            </w:r>
                          </w:p>
                          <w:p w14:paraId="2CA2A6F4" w14:textId="77777777" w:rsidR="00E15657" w:rsidRPr="008F0DED" w:rsidRDefault="00E15657" w:rsidP="00882846">
                            <w:pPr>
                              <w:pStyle w:val="Code"/>
                              <w:rPr>
                                <w:lang w:val="da-DK"/>
                              </w:rPr>
                            </w:pPr>
                          </w:p>
                          <w:p w14:paraId="7DA7C06F" w14:textId="7CDC12E3" w:rsidR="00E15657" w:rsidRPr="00B348C1" w:rsidRDefault="00E15657" w:rsidP="00882846">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" fillcolor="white [3201]" strokeweight=".5pt">
                <v:textbox>
                  <w:txbxContent>
                    <w:p w14:paraId="7560B78F" w14:textId="77777777" w:rsidR="00E15657" w:rsidRDefault="00E15657" w:rsidP="00882846">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82846">
                      <w:pPr>
                        <w:pStyle w:val="Code"/>
                        <w:rPr>
                          <w:lang w:val="da-DK"/>
                        </w:rPr>
                      </w:pPr>
                      <w:r w:rsidRPr="008F0DED">
                        <w:rPr>
                          <w:lang w:val="da-DK"/>
                        </w:rPr>
                        <w:t>model = KMC_Model()</w:t>
                      </w:r>
                    </w:p>
                    <w:p w14:paraId="01C4C157" w14:textId="669C0157" w:rsidR="00E15657" w:rsidRPr="008F0DED" w:rsidRDefault="00E15657" w:rsidP="00882846">
                      <w:pPr>
                        <w:pStyle w:val="Code"/>
                        <w:rPr>
                          <w:lang w:val="da-DK"/>
                        </w:rPr>
                      </w:pPr>
                      <w:r w:rsidRPr="008F0DED">
                        <w:rPr>
                          <w:lang w:val="da-DK"/>
                        </w:rPr>
                        <w:t>model.view()</w:t>
                      </w:r>
                    </w:p>
                    <w:p w14:paraId="2CA2A6F4" w14:textId="77777777" w:rsidR="00E15657" w:rsidRPr="008F0DED" w:rsidRDefault="00E15657" w:rsidP="00882846">
                      <w:pPr>
                        <w:pStyle w:val="Code"/>
                        <w:rPr>
                          <w:lang w:val="da-DK"/>
                        </w:rPr>
                      </w:pPr>
                    </w:p>
                    <w:p w14:paraId="7DA7C06F" w14:textId="7CDC12E3" w:rsidR="00E15657" w:rsidRPr="00B348C1" w:rsidRDefault="00E15657" w:rsidP="00882846">
                      <w:pPr>
                        <w:pStyle w:val="Code"/>
                      </w:pPr>
                      <w:r>
                        <w:t>mode</w:t>
                      </w:r>
                    </w:p>
                  </w:txbxContent>
                </v:textbox>
                <w10:anchorlock/>
              </v:shape>
            </w:pict>
          </mc:Fallback>
        </mc:AlternateContent>
      </w:r>
    </w:p>
    <w:p w14:paraId="323D3013" w14:textId="37EC5700" w:rsidR="6573BBB0" w:rsidRDefault="6573BBB0" w:rsidP="006750FD">
      <w:pPr>
        <w:pStyle w:val="BodyText"/>
        <w:rPr>
          <w:rFonts w:eastAsia="Calibri"/>
          <w:b/>
          <w:bCs/>
        </w:rPr>
      </w:pPr>
      <w:r>
        <w:t>To control the zoom of the atoms, you can ad</w:t>
      </w:r>
      <w:r w:rsidR="00E3135E">
        <w:t>d an optional argument</w:t>
      </w:r>
      <w:r>
        <w:t xml:space="preserve">: </w:t>
      </w:r>
      <w:r w:rsidRPr="00E3135E">
        <w:rPr>
          <w:rFonts w:ascii="Consolas" w:hAnsi="Consolas" w:cs="Arial MT"/>
          <w:spacing w:val="14"/>
          <w:w w:val="105"/>
          <w:szCs w:val="22"/>
        </w:rPr>
        <w:t>model.view(scaleA = 6)</w:t>
      </w:r>
      <w:r>
        <w:t>.</w:t>
      </w:r>
      <w:r w:rsidR="004C1288">
        <w:t xml:space="preserve"> Unfortunately, the atoms are</w:t>
      </w:r>
      <w:r w:rsidR="00E3135E">
        <w:t xml:space="preserve"> currently not centered within the Viewer Window, which means the you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5D18E8">
      <w:pPr>
        <w:pStyle w:val="Heading2"/>
      </w:pPr>
      <w:bookmarkStart w:id="15" w:name="_Toc98495185"/>
      <w:r>
        <w:t>Frequently Asked Questions</w:t>
      </w:r>
      <w:bookmarkEnd w:id="15"/>
    </w:p>
    <w:p w14:paraId="45743C5F" w14:textId="77777777" w:rsidR="005D18E8" w:rsidRPr="00B506CA" w:rsidRDefault="005D18E8" w:rsidP="00B64AB8">
      <w:pPr>
        <w:pStyle w:val="BodyText"/>
      </w:pPr>
      <w:r>
        <w:t xml:space="preserve">How to </w:t>
      </w:r>
      <w:r w:rsidRPr="00B506CA">
        <w:t>Turn off Automatic Updates on Ubuntu</w:t>
      </w:r>
    </w:p>
    <w:p w14:paraId="173CE56D" w14:textId="77777777" w:rsidR="005D18E8" w:rsidRDefault="005D18E8" w:rsidP="00B64AB8">
      <w:pPr>
        <w:pStyle w:val="BodyText"/>
      </w:pPr>
      <w:r>
        <w:t>Go to Software &amp; Updates application in ‘Show Applications.” Click on “Updates” and select these options:</w:t>
      </w:r>
    </w:p>
    <w:p w14:paraId="163A4311" w14:textId="77777777" w:rsidR="005D18E8" w:rsidRDefault="005D18E8" w:rsidP="00B64AB8">
      <w:pPr>
        <w:pStyle w:val="BodyText"/>
        <w:numPr>
          <w:ilvl w:val="0"/>
          <w:numId w:val="30"/>
        </w:numPr>
      </w:pPr>
      <w:r>
        <w:t>For other packages, subscribe to: Security updates only</w:t>
      </w:r>
    </w:p>
    <w:p w14:paraId="542BAD0E" w14:textId="77777777" w:rsidR="005D18E8" w:rsidRDefault="005D18E8" w:rsidP="00B64AB8">
      <w:pPr>
        <w:pStyle w:val="BodyText"/>
        <w:numPr>
          <w:ilvl w:val="0"/>
          <w:numId w:val="30"/>
        </w:numPr>
      </w:pPr>
      <w:r>
        <w:t>Automatically check for updates: Never</w:t>
      </w:r>
    </w:p>
    <w:p w14:paraId="2A9ACFAC" w14:textId="77777777" w:rsidR="005D18E8" w:rsidRDefault="005D18E8" w:rsidP="00B64AB8">
      <w:pPr>
        <w:pStyle w:val="BodyText"/>
        <w:numPr>
          <w:ilvl w:val="0"/>
          <w:numId w:val="30"/>
        </w:numPr>
      </w:pPr>
      <w:r>
        <w:t>When there are security updates: Display immediately</w:t>
      </w:r>
    </w:p>
    <w:p w14:paraId="101DCE4E" w14:textId="77777777" w:rsidR="005D18E8" w:rsidRDefault="005D18E8" w:rsidP="00B64AB8">
      <w:pPr>
        <w:pStyle w:val="BodyText"/>
        <w:numPr>
          <w:ilvl w:val="0"/>
          <w:numId w:val="30"/>
        </w:numPr>
      </w:pPr>
      <w:r>
        <w:t>When there are other updates: Display every two weeks</w:t>
      </w:r>
    </w:p>
    <w:p w14:paraId="6280517D" w14:textId="28C2603B" w:rsidR="005D18E8" w:rsidRDefault="005D18E8" w:rsidP="00B64AB8">
      <w:pPr>
        <w:pStyle w:val="BodyText"/>
        <w:numPr>
          <w:ilvl w:val="0"/>
          <w:numId w:val="30"/>
        </w:numPr>
      </w:pPr>
      <w:r>
        <w:t>Notify me of a new Ubuntu version: Never</w:t>
      </w:r>
      <w:bookmarkEnd w:id="13"/>
    </w:p>
    <w:p w14:paraId="6FC3095D" w14:textId="77777777" w:rsidR="005D18E8" w:rsidRDefault="005D18E8" w:rsidP="00B64AB8">
      <w:pPr>
        <w:pStyle w:val="BodyText"/>
      </w:pPr>
      <w:r>
        <w:t>How to Create Snapshots on Ubuntu</w:t>
      </w:r>
    </w:p>
    <w:p w14:paraId="284B36A3" w14:textId="6EF78D3D" w:rsidR="005D18E8" w:rsidRDefault="005D18E8" w:rsidP="00B64AB8">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B64AB8">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B64AB8">
      <w:pPr>
        <w:pStyle w:val="BodyText"/>
      </w:pPr>
      <w:r>
        <w:t>Use this command on a new terminal, then click on the window:</w:t>
      </w:r>
    </w:p>
    <w:p w14:paraId="6E8AD72F" w14:textId="7131F84D" w:rsidR="0035141E" w:rsidRDefault="0035141E" w:rsidP="00B64AB8">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35141E">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" fillcolor="window" strokeweight=".5pt">
                <v:textbox>
                  <w:txbxContent>
                    <w:p w14:paraId="6C272B07" w14:textId="72302AF4" w:rsidR="00E15657" w:rsidRPr="0035141E" w:rsidRDefault="00E15657" w:rsidP="0035141E">
                      <w:pPr>
                        <w:pStyle w:val="Code"/>
                      </w:pPr>
                      <w:r w:rsidRPr="0035141E">
                        <w:t>xkill</w:t>
                      </w:r>
                    </w:p>
                  </w:txbxContent>
                </v:textbox>
                <w10:anchorlock/>
              </v:shape>
            </w:pict>
          </mc:Fallback>
        </mc:AlternateContent>
      </w:r>
    </w:p>
    <w:p w14:paraId="250FA40D" w14:textId="641546C9" w:rsidR="006750FD" w:rsidRDefault="006750FD" w:rsidP="00B64AB8">
      <w:pPr>
        <w:pStyle w:val="BodyText"/>
      </w:pPr>
    </w:p>
    <w:p w14:paraId="1F49727A" w14:textId="77777777" w:rsidR="006750FD" w:rsidRDefault="006750FD" w:rsidP="00B64AB8">
      <w:pPr>
        <w:pStyle w:val="BodyText"/>
      </w:pPr>
    </w:p>
    <w:p w14:paraId="66494668" w14:textId="172D5539" w:rsidR="005D18E8" w:rsidRPr="00B506CA" w:rsidRDefault="0033431A" w:rsidP="005D18E8">
      <w:pPr>
        <w:pStyle w:val="Heading1"/>
      </w:pPr>
      <w:bookmarkStart w:id="16" w:name="Quantitative_analysis:_Using_the_kmos_AP"/>
      <w:bookmarkStart w:id="17" w:name="_Toc98495186"/>
      <w:bookmarkEnd w:id="16"/>
      <w:r>
        <w:lastRenderedPageBreak/>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5D18E8">
      <w:pPr>
        <w:pStyle w:val="Heading2"/>
      </w:pPr>
      <w:bookmarkStart w:id="19" w:name="_Toc98495187"/>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B64AB8">
      <w:pPr>
        <w:pStyle w:val="BodyText"/>
      </w:pPr>
      <w:r>
        <w:t>The kmcos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5D18E8">
      <w:pPr>
        <w:pStyle w:val="Heading3"/>
      </w:pPr>
      <w:bookmarkStart w:id="20" w:name="Elements_of_Python_syntax"/>
      <w:bookmarkStart w:id="21" w:name="_Toc98495188"/>
      <w:bookmarkEnd w:id="20"/>
      <w:r w:rsidRPr="004249C1">
        <w:t xml:space="preserve">Elements of Python </w:t>
      </w:r>
      <w:r w:rsidR="0027775E">
        <w:t>S</w:t>
      </w:r>
      <w:r w:rsidRPr="004249C1">
        <w:t>yntax</w:t>
      </w:r>
      <w:bookmarkEnd w:id="21"/>
    </w:p>
    <w:p w14:paraId="51932760" w14:textId="77777777" w:rsidR="005D18E8" w:rsidRDefault="005D18E8" w:rsidP="00B64AB8">
      <w:pPr>
        <w:pStyle w:val="BodyText"/>
        <w:numPr>
          <w:ilvl w:val="0"/>
          <w:numId w:val="22"/>
        </w:numPr>
      </w:pPr>
      <w:r>
        <w:t>Printing ‘Hello World’ on the terminal:</w:t>
      </w:r>
    </w:p>
    <w:p w14:paraId="155A6060" w14:textId="77777777" w:rsidR="005D18E8" w:rsidRDefault="005D18E8" w:rsidP="00B64AB8">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5D18E8">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5D18E8">
                            <w:pPr>
                              <w:pStyle w:val="Code"/>
                              <w:rPr>
                                <w:rFonts w:eastAsia="Times New Roman" w:cs="Courier New"/>
                                <w:szCs w:val="20"/>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" fillcolor="white [3201]" strokeweight=".5pt">
                <v:textbox>
                  <w:txbxContent>
                    <w:p w14:paraId="54F501AB" w14:textId="77777777" w:rsidR="00E15657" w:rsidRPr="0014546E" w:rsidRDefault="00E15657" w:rsidP="005D18E8">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5D18E8">
                      <w:pPr>
                        <w:pStyle w:val="Code"/>
                        <w:rPr>
                          <w:rFonts w:eastAsia="Times New Roman" w:cs="Courier New"/>
                          <w:szCs w:val="20"/>
                          <w:bdr w:val="none" w:sz="0" w:space="0" w:color="auto" w:frame="1"/>
                        </w:rPr>
                      </w:pPr>
                    </w:p>
                  </w:txbxContent>
                </v:textbox>
                <w10:anchorlock/>
              </v:shape>
            </w:pict>
          </mc:Fallback>
        </mc:AlternateContent>
      </w:r>
    </w:p>
    <w:p w14:paraId="472FF5D3" w14:textId="77777777" w:rsidR="005D18E8" w:rsidRDefault="005D18E8" w:rsidP="00B64AB8">
      <w:pPr>
        <w:pStyle w:val="BodyText"/>
        <w:numPr>
          <w:ilvl w:val="0"/>
          <w:numId w:val="22"/>
        </w:numPr>
      </w:pPr>
      <w:r>
        <w:t>Importing modules:</w:t>
      </w:r>
    </w:p>
    <w:p w14:paraId="15F68D46" w14:textId="77777777" w:rsidR="005D18E8" w:rsidRDefault="005D18E8" w:rsidP="00B64AB8">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5D18E8">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5D18E8">
                            <w:pPr>
                              <w:pStyle w:val="Code"/>
                            </w:pPr>
                            <w:r w:rsidRPr="00011815">
                              <w:rPr>
                                <w:color w:val="7F0000"/>
                                <w:spacing w:val="12"/>
                              </w:rPr>
                              <w:t>from</w:t>
                            </w:r>
                            <w:r w:rsidRPr="00720BAA">
                              <w:t xml:space="preserve"> ...</w:t>
                            </w:r>
                            <w:r w:rsidRPr="00011815">
                              <w:rPr>
                                <w:spacing w:val="52"/>
                              </w:rPr>
                              <w:t xml:space="preserve"> </w:t>
                            </w:r>
                            <w:r w:rsidRPr="00011815">
                              <w:rPr>
                                <w:color w:val="7F0000"/>
                              </w:rPr>
                              <w:t>import</w:t>
                            </w:r>
                            <w:r w:rsidRPr="00720BAA">
                              <w:t xml:space="preserve"> ...</w:t>
                            </w:r>
                          </w:p>
                          <w:p w14:paraId="6A7EB387" w14:textId="77777777" w:rsidR="00E15657" w:rsidRPr="008D4B74" w:rsidRDefault="00E15657" w:rsidP="005D18E8">
                            <w:pPr>
                              <w:pStyle w:val="Code"/>
                              <w:rPr>
                                <w:rFonts w:eastAsia="Times New Roman" w:cs="Courier New"/>
                                <w:szCs w:val="20"/>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" fillcolor="white [3201]" strokeweight=".5pt">
                <v:textbox>
                  <w:txbxContent>
                    <w:p w14:paraId="062D8B29" w14:textId="77777777" w:rsidR="00E15657" w:rsidRPr="00011815" w:rsidRDefault="00E15657" w:rsidP="005D18E8">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5D18E8">
                      <w:pPr>
                        <w:pStyle w:val="Code"/>
                      </w:pPr>
                      <w:r w:rsidRPr="00011815">
                        <w:rPr>
                          <w:color w:val="7F0000"/>
                          <w:spacing w:val="12"/>
                        </w:rPr>
                        <w:t>from</w:t>
                      </w:r>
                      <w:r w:rsidRPr="00720BAA">
                        <w:t xml:space="preserve"> ...</w:t>
                      </w:r>
                      <w:r w:rsidRPr="00011815">
                        <w:rPr>
                          <w:spacing w:val="52"/>
                        </w:rPr>
                        <w:t xml:space="preserve"> </w:t>
                      </w:r>
                      <w:r w:rsidRPr="00011815">
                        <w:rPr>
                          <w:color w:val="7F0000"/>
                        </w:rPr>
                        <w:t>import</w:t>
                      </w:r>
                      <w:r w:rsidRPr="00720BAA">
                        <w:t xml:space="preserve"> ...</w:t>
                      </w:r>
                    </w:p>
                    <w:p w14:paraId="6A7EB387" w14:textId="77777777" w:rsidR="00E15657" w:rsidRPr="008D4B74" w:rsidRDefault="00E15657" w:rsidP="005D18E8">
                      <w:pPr>
                        <w:pStyle w:val="Code"/>
                        <w:rPr>
                          <w:rFonts w:eastAsia="Times New Roman" w:cs="Courier New"/>
                          <w:szCs w:val="20"/>
                          <w:bdr w:val="none" w:sz="0" w:space="0" w:color="auto" w:frame="1"/>
                        </w:rPr>
                      </w:pPr>
                    </w:p>
                  </w:txbxContent>
                </v:textbox>
                <w10:anchorlock/>
              </v:shape>
            </w:pict>
          </mc:Fallback>
        </mc:AlternateContent>
      </w:r>
    </w:p>
    <w:p w14:paraId="2E96864E" w14:textId="77777777" w:rsidR="005D18E8" w:rsidRDefault="005D18E8" w:rsidP="00B64AB8">
      <w:pPr>
        <w:pStyle w:val="BodyText"/>
        <w:numPr>
          <w:ilvl w:val="0"/>
          <w:numId w:val="22"/>
        </w:numPr>
      </w:pPr>
      <w:r>
        <w:t>(Some of) python variable types:</w:t>
      </w:r>
    </w:p>
    <w:p w14:paraId="5FAB29F0" w14:textId="77777777" w:rsidR="005D18E8" w:rsidRDefault="005D18E8" w:rsidP="00B64AB8">
      <w:pPr>
        <w:pStyle w:val="BodyText"/>
      </w:pPr>
      <w:r>
        <w:t>Basic Types:</w:t>
      </w:r>
    </w:p>
    <w:p w14:paraId="4474C097" w14:textId="77777777" w:rsidR="005D18E8" w:rsidRDefault="005D18E8" w:rsidP="00B64AB8">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5D18E8">
                            <w:pPr>
                              <w:pStyle w:val="Code"/>
                              <w:rPr>
                                <w:i/>
                              </w:rPr>
                            </w:pPr>
                            <w:r w:rsidRPr="00011815">
                              <w:rPr>
                                <w:spacing w:val="16"/>
                              </w:rPr>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5D18E8">
                            <w:pPr>
                              <w:pStyle w:val="Code"/>
                              <w:rPr>
                                <w:i/>
                              </w:rPr>
                            </w:pPr>
                            <w:r w:rsidRPr="00011815">
                              <w:rPr>
                                <w:spacing w:val="17"/>
                              </w:rPr>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5D18E8">
                            <w:pPr>
                              <w:pStyle w:val="Code"/>
                              <w:rPr>
                                <w:iCs/>
                                <w:color w:val="7F7F7F"/>
                                <w:spacing w:val="15"/>
                              </w:rPr>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rPr>
                                <w:iCs/>
                                <w:color w:val="7F7F7F"/>
                                <w:spacing w:val="15"/>
                              </w:rPr>
                              <w:t># floating point numbers</w:t>
                            </w:r>
                          </w:p>
                          <w:p w14:paraId="26B3B371" w14:textId="77777777" w:rsidR="00E15657" w:rsidRPr="008C03A3" w:rsidRDefault="00E15657" w:rsidP="005D18E8">
                            <w:pPr>
                              <w:pStyle w:val="Code"/>
                              <w:rPr>
                                <w:i/>
                              </w:rPr>
                            </w:pPr>
                            <w:r>
                              <w:rPr>
                                <w:iCs/>
                                <w:spacing w:val="15"/>
                              </w:rPr>
                              <w:t xml:space="preserve">some_boolean = True </w:t>
                            </w:r>
                            <w:r w:rsidRPr="00720BAA">
                              <w:rPr>
                                <w:iCs/>
                                <w:color w:val="7F7F7F"/>
                                <w:spacing w:val="15"/>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" fillcolor="white [3201]" strokeweight=".5pt">
                <v:textbox>
                  <w:txbxContent>
                    <w:p w14:paraId="19BA3237" w14:textId="77777777" w:rsidR="00E15657" w:rsidRPr="00011815" w:rsidRDefault="00E15657" w:rsidP="005D18E8">
                      <w:pPr>
                        <w:pStyle w:val="Code"/>
                        <w:rPr>
                          <w:i/>
                        </w:rPr>
                      </w:pPr>
                      <w:r w:rsidRPr="00011815">
                        <w:rPr>
                          <w:spacing w:val="16"/>
                        </w:rPr>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5D18E8">
                      <w:pPr>
                        <w:pStyle w:val="Code"/>
                        <w:rPr>
                          <w:i/>
                        </w:rPr>
                      </w:pPr>
                      <w:r w:rsidRPr="00011815">
                        <w:rPr>
                          <w:spacing w:val="17"/>
                        </w:rPr>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5D18E8">
                      <w:pPr>
                        <w:pStyle w:val="Code"/>
                        <w:rPr>
                          <w:iCs/>
                          <w:color w:val="7F7F7F"/>
                          <w:spacing w:val="15"/>
                        </w:rPr>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rPr>
                          <w:iCs/>
                          <w:color w:val="7F7F7F"/>
                          <w:spacing w:val="15"/>
                        </w:rPr>
                        <w:t># floating point numbers</w:t>
                      </w:r>
                    </w:p>
                    <w:p w14:paraId="26B3B371" w14:textId="77777777" w:rsidR="00E15657" w:rsidRPr="008C03A3" w:rsidRDefault="00E15657" w:rsidP="005D18E8">
                      <w:pPr>
                        <w:pStyle w:val="Code"/>
                        <w:rPr>
                          <w:i/>
                        </w:rPr>
                      </w:pPr>
                      <w:r>
                        <w:rPr>
                          <w:iCs/>
                          <w:spacing w:val="15"/>
                        </w:rPr>
                        <w:t xml:space="preserve">some_boolean = True </w:t>
                      </w:r>
                      <w:r w:rsidRPr="00720BAA">
                        <w:rPr>
                          <w:iCs/>
                          <w:color w:val="7F7F7F"/>
                          <w:spacing w:val="15"/>
                        </w:rPr>
                        <w:t># boolean</w:t>
                      </w:r>
                    </w:p>
                  </w:txbxContent>
                </v:textbox>
                <w10:anchorlock/>
              </v:shape>
            </w:pict>
          </mc:Fallback>
        </mc:AlternateContent>
      </w:r>
    </w:p>
    <w:p w14:paraId="4E0D49FB" w14:textId="77777777" w:rsidR="005D18E8" w:rsidRDefault="005D18E8" w:rsidP="00B64AB8">
      <w:pPr>
        <w:pStyle w:val="BodyText"/>
      </w:pPr>
      <w:r>
        <w:t>Lists:</w:t>
      </w:r>
    </w:p>
    <w:p w14:paraId="6EDBF5F3" w14:textId="77777777" w:rsidR="005D18E8" w:rsidRDefault="005D18E8" w:rsidP="00B64AB8">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5D18E8">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5D18E8">
                            <w:pPr>
                              <w:pStyle w:val="Code"/>
                            </w:pPr>
                            <w:r w:rsidRPr="00720BAA">
                              <w:t>L[0]</w:t>
                            </w:r>
                            <w:r w:rsidRPr="00720BAA">
                              <w:tab/>
                            </w:r>
                            <w:r w:rsidRPr="00720BAA">
                              <w:rPr>
                                <w:iCs/>
                                <w:color w:val="7F7F7F"/>
                                <w:spacing w:val="15"/>
                              </w:rPr>
                              <w:t># ’a’</w:t>
                            </w:r>
                          </w:p>
                          <w:p w14:paraId="40390F58" w14:textId="77777777" w:rsidR="00E15657" w:rsidRPr="00720BAA" w:rsidRDefault="00E15657" w:rsidP="005D18E8">
                            <w:pPr>
                              <w:pStyle w:val="Code"/>
                            </w:pPr>
                            <w:r w:rsidRPr="00720BAA">
                              <w:t>L[1]</w:t>
                            </w:r>
                            <w:r w:rsidRPr="00720BAA">
                              <w:tab/>
                            </w:r>
                            <w:r w:rsidRPr="00720BAA">
                              <w:rPr>
                                <w:iCs/>
                                <w:color w:val="7F7F7F"/>
                                <w:spacing w:val="15"/>
                              </w:rPr>
                              <w:t># 3</w:t>
                            </w:r>
                          </w:p>
                          <w:p w14:paraId="680E801A" w14:textId="77777777" w:rsidR="00E15657" w:rsidRPr="00720BAA" w:rsidRDefault="00E15657" w:rsidP="005D18E8">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" fillcolor="white [3201]" strokeweight=".5pt">
                <v:textbox>
                  <w:txbxContent>
                    <w:p w14:paraId="56F7B42A" w14:textId="77777777" w:rsidR="00E15657" w:rsidRPr="00720BAA" w:rsidRDefault="00E15657" w:rsidP="005D18E8">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5D18E8">
                      <w:pPr>
                        <w:pStyle w:val="Code"/>
                      </w:pPr>
                      <w:r w:rsidRPr="00720BAA">
                        <w:t>L[0]</w:t>
                      </w:r>
                      <w:r w:rsidRPr="00720BAA">
                        <w:tab/>
                      </w:r>
                      <w:r w:rsidRPr="00720BAA">
                        <w:rPr>
                          <w:iCs/>
                          <w:color w:val="7F7F7F"/>
                          <w:spacing w:val="15"/>
                        </w:rPr>
                        <w:t># ’a’</w:t>
                      </w:r>
                    </w:p>
                    <w:p w14:paraId="40390F58" w14:textId="77777777" w:rsidR="00E15657" w:rsidRPr="00720BAA" w:rsidRDefault="00E15657" w:rsidP="005D18E8">
                      <w:pPr>
                        <w:pStyle w:val="Code"/>
                      </w:pPr>
                      <w:r w:rsidRPr="00720BAA">
                        <w:t>L[1]</w:t>
                      </w:r>
                      <w:r w:rsidRPr="00720BAA">
                        <w:tab/>
                      </w:r>
                      <w:r w:rsidRPr="00720BAA">
                        <w:rPr>
                          <w:iCs/>
                          <w:color w:val="7F7F7F"/>
                          <w:spacing w:val="15"/>
                        </w:rPr>
                        <w:t># 3</w:t>
                      </w:r>
                    </w:p>
                    <w:p w14:paraId="680E801A" w14:textId="77777777" w:rsidR="00E15657" w:rsidRPr="00720BAA" w:rsidRDefault="00E15657" w:rsidP="005D18E8">
                      <w:pPr>
                        <w:pStyle w:val="Code"/>
                      </w:pPr>
                    </w:p>
                  </w:txbxContent>
                </v:textbox>
                <w10:anchorlock/>
              </v:shape>
            </w:pict>
          </mc:Fallback>
        </mc:AlternateContent>
      </w:r>
    </w:p>
    <w:p w14:paraId="07776E55" w14:textId="77777777" w:rsidR="005D18E8" w:rsidRDefault="005D18E8" w:rsidP="00B64AB8">
      <w:pPr>
        <w:pStyle w:val="BodyText"/>
      </w:pPr>
      <w:r>
        <w:t>Dictionaries:</w:t>
      </w:r>
    </w:p>
    <w:p w14:paraId="0BD05A85" w14:textId="77777777" w:rsidR="005D18E8" w:rsidRDefault="005D18E8" w:rsidP="00B64AB8">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5D18E8">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5D18E8">
                            <w:pPr>
                              <w:pStyle w:val="Code"/>
                            </w:pPr>
                            <w:r w:rsidRPr="00720BAA">
                              <w:t>dict [</w:t>
                            </w:r>
                            <w:r w:rsidRPr="00720BAA">
                              <w:rPr>
                                <w:color w:val="006400"/>
                                <w:spacing w:val="12"/>
                              </w:rPr>
                              <w:t>’Age’</w:t>
                            </w:r>
                            <w:r w:rsidRPr="00720BAA">
                              <w:t>] # 7</w:t>
                            </w:r>
                          </w:p>
                          <w:p w14:paraId="53B22C90" w14:textId="77777777" w:rsidR="00E15657" w:rsidRPr="00720BAA" w:rsidRDefault="00E15657" w:rsidP="005D18E8">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" fillcolor="white [3201]" strokeweight=".5pt">
                <v:textbox>
                  <w:txbxContent>
                    <w:p w14:paraId="0F555D2F" w14:textId="77777777" w:rsidR="00E15657" w:rsidRPr="00720BAA" w:rsidRDefault="00E15657" w:rsidP="005D18E8">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5D18E8">
                      <w:pPr>
                        <w:pStyle w:val="Code"/>
                      </w:pPr>
                      <w:r w:rsidRPr="00720BAA">
                        <w:t>dict [</w:t>
                      </w:r>
                      <w:r w:rsidRPr="00720BAA">
                        <w:rPr>
                          <w:color w:val="006400"/>
                          <w:spacing w:val="12"/>
                        </w:rPr>
                        <w:t>’Age’</w:t>
                      </w:r>
                      <w:r w:rsidRPr="00720BAA">
                        <w:t>] # 7</w:t>
                      </w:r>
                    </w:p>
                    <w:p w14:paraId="53B22C90" w14:textId="77777777" w:rsidR="00E15657" w:rsidRPr="00720BAA" w:rsidRDefault="00E15657" w:rsidP="005D18E8">
                      <w:pPr>
                        <w:pStyle w:val="Code"/>
                      </w:pPr>
                    </w:p>
                  </w:txbxContent>
                </v:textbox>
                <w10:anchorlock/>
              </v:shape>
            </w:pict>
          </mc:Fallback>
        </mc:AlternateContent>
      </w:r>
    </w:p>
    <w:p w14:paraId="532D572A" w14:textId="77777777" w:rsidR="005D18E8" w:rsidRDefault="005D18E8" w:rsidP="00B64AB8">
      <w:pPr>
        <w:pStyle w:val="BodyText"/>
        <w:numPr>
          <w:ilvl w:val="0"/>
          <w:numId w:val="22"/>
        </w:numPr>
      </w:pPr>
      <w:r>
        <w:t>If statements:</w:t>
      </w:r>
    </w:p>
    <w:p w14:paraId="0D75BE9A" w14:textId="77777777" w:rsidR="005D18E8" w:rsidRPr="00163B06" w:rsidRDefault="005D18E8" w:rsidP="00B64AB8">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5D18E8">
                            <w:pPr>
                              <w:pStyle w:val="Code"/>
                            </w:pPr>
                            <w:r w:rsidRPr="00B348C1">
                              <w:rPr>
                                <w:color w:val="7F0000"/>
                              </w:rPr>
                              <w:t>if</w:t>
                            </w:r>
                            <w:r w:rsidRPr="00720BAA">
                              <w:t xml:space="preserve"> (condition):</w:t>
                            </w:r>
                          </w:p>
                          <w:p w14:paraId="2BB30487" w14:textId="77777777" w:rsidR="00E15657" w:rsidRPr="00720BAA" w:rsidRDefault="00E15657" w:rsidP="005D18E8">
                            <w:pPr>
                              <w:pStyle w:val="Code"/>
                            </w:pPr>
                            <w:r w:rsidRPr="00720BAA">
                              <w:t>...</w:t>
                            </w:r>
                          </w:p>
                          <w:p w14:paraId="0DC16F69" w14:textId="77777777" w:rsidR="00E15657" w:rsidRPr="00720BAA" w:rsidRDefault="00E15657" w:rsidP="005D18E8">
                            <w:pPr>
                              <w:pStyle w:val="Code"/>
                            </w:pPr>
                            <w:r w:rsidRPr="00B348C1">
                              <w:rPr>
                                <w:color w:val="7F0000"/>
                              </w:rPr>
                              <w:t>elif</w:t>
                            </w:r>
                            <w:r>
                              <w:t xml:space="preserve"> </w:t>
                            </w:r>
                            <w:r w:rsidRPr="00720BAA">
                              <w:t>(condition):</w:t>
                            </w:r>
                          </w:p>
                          <w:p w14:paraId="50DBC3BE" w14:textId="77777777" w:rsidR="00E15657" w:rsidRPr="00720BAA" w:rsidRDefault="00E15657" w:rsidP="005D18E8">
                            <w:pPr>
                              <w:pStyle w:val="Code"/>
                            </w:pPr>
                            <w:r w:rsidRPr="00720BAA">
                              <w:t>...</w:t>
                            </w:r>
                          </w:p>
                          <w:p w14:paraId="19F13D7F" w14:textId="77777777" w:rsidR="00E15657" w:rsidRPr="00720BAA" w:rsidRDefault="00E15657" w:rsidP="005D18E8">
                            <w:pPr>
                              <w:pStyle w:val="Code"/>
                            </w:pPr>
                            <w:r w:rsidRPr="00B348C1">
                              <w:rPr>
                                <w:color w:val="7F0000"/>
                              </w:rPr>
                              <w:t>else</w:t>
                            </w:r>
                            <w:r w:rsidRPr="00720BAA">
                              <w:t>:</w:t>
                            </w:r>
                          </w:p>
                          <w:p w14:paraId="56D0F313" w14:textId="77777777" w:rsidR="00E15657" w:rsidRPr="00720BAA" w:rsidRDefault="00E15657" w:rsidP="005D18E8">
                            <w:pPr>
                              <w:pStyle w:val="Code"/>
                            </w:pPr>
                            <w:r w:rsidRPr="00720BAA">
                              <w:t>...</w:t>
                            </w:r>
                          </w:p>
                          <w:p w14:paraId="2909F3C0" w14:textId="77777777" w:rsidR="00E15657" w:rsidRPr="00720BAA" w:rsidRDefault="00E15657" w:rsidP="005D18E8">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" fillcolor="white [3201]" strokeweight=".5pt">
                <v:textbox>
                  <w:txbxContent>
                    <w:p w14:paraId="756480ED" w14:textId="77777777" w:rsidR="00E15657" w:rsidRPr="00720BAA" w:rsidRDefault="00E15657" w:rsidP="005D18E8">
                      <w:pPr>
                        <w:pStyle w:val="Code"/>
                      </w:pPr>
                      <w:r w:rsidRPr="00B348C1">
                        <w:rPr>
                          <w:color w:val="7F0000"/>
                        </w:rPr>
                        <w:t>if</w:t>
                      </w:r>
                      <w:r w:rsidRPr="00720BAA">
                        <w:t xml:space="preserve"> (condition):</w:t>
                      </w:r>
                    </w:p>
                    <w:p w14:paraId="2BB30487" w14:textId="77777777" w:rsidR="00E15657" w:rsidRPr="00720BAA" w:rsidRDefault="00E15657" w:rsidP="005D18E8">
                      <w:pPr>
                        <w:pStyle w:val="Code"/>
                      </w:pPr>
                      <w:r w:rsidRPr="00720BAA">
                        <w:t>...</w:t>
                      </w:r>
                    </w:p>
                    <w:p w14:paraId="0DC16F69" w14:textId="77777777" w:rsidR="00E15657" w:rsidRPr="00720BAA" w:rsidRDefault="00E15657" w:rsidP="005D18E8">
                      <w:pPr>
                        <w:pStyle w:val="Code"/>
                      </w:pPr>
                      <w:r w:rsidRPr="00B348C1">
                        <w:rPr>
                          <w:color w:val="7F0000"/>
                        </w:rPr>
                        <w:t>elif</w:t>
                      </w:r>
                      <w:r>
                        <w:t xml:space="preserve"> </w:t>
                      </w:r>
                      <w:r w:rsidRPr="00720BAA">
                        <w:t>(condition):</w:t>
                      </w:r>
                    </w:p>
                    <w:p w14:paraId="50DBC3BE" w14:textId="77777777" w:rsidR="00E15657" w:rsidRPr="00720BAA" w:rsidRDefault="00E15657" w:rsidP="005D18E8">
                      <w:pPr>
                        <w:pStyle w:val="Code"/>
                      </w:pPr>
                      <w:r w:rsidRPr="00720BAA">
                        <w:t>...</w:t>
                      </w:r>
                    </w:p>
                    <w:p w14:paraId="19F13D7F" w14:textId="77777777" w:rsidR="00E15657" w:rsidRPr="00720BAA" w:rsidRDefault="00E15657" w:rsidP="005D18E8">
                      <w:pPr>
                        <w:pStyle w:val="Code"/>
                      </w:pPr>
                      <w:r w:rsidRPr="00B348C1">
                        <w:rPr>
                          <w:color w:val="7F0000"/>
                        </w:rPr>
                        <w:t>else</w:t>
                      </w:r>
                      <w:r w:rsidRPr="00720BAA">
                        <w:t>:</w:t>
                      </w:r>
                    </w:p>
                    <w:p w14:paraId="56D0F313" w14:textId="77777777" w:rsidR="00E15657" w:rsidRPr="00720BAA" w:rsidRDefault="00E15657" w:rsidP="005D18E8">
                      <w:pPr>
                        <w:pStyle w:val="Code"/>
                      </w:pPr>
                      <w:r w:rsidRPr="00720BAA">
                        <w:t>...</w:t>
                      </w:r>
                    </w:p>
                    <w:p w14:paraId="2909F3C0" w14:textId="77777777" w:rsidR="00E15657" w:rsidRPr="00720BAA" w:rsidRDefault="00E15657" w:rsidP="005D18E8">
                      <w:pPr>
                        <w:pStyle w:val="Code"/>
                      </w:pPr>
                    </w:p>
                  </w:txbxContent>
                </v:textbox>
                <w10:anchorlock/>
              </v:shape>
            </w:pict>
          </mc:Fallback>
        </mc:AlternateContent>
      </w:r>
    </w:p>
    <w:p w14:paraId="791DD356" w14:textId="77777777" w:rsidR="005D18E8" w:rsidRDefault="005D18E8" w:rsidP="00B64AB8">
      <w:pPr>
        <w:pStyle w:val="BodyText"/>
        <w:numPr>
          <w:ilvl w:val="0"/>
          <w:numId w:val="22"/>
        </w:numPr>
      </w:pPr>
      <w:r>
        <w:t>Flow control with for loops:</w:t>
      </w:r>
    </w:p>
    <w:p w14:paraId="08418FB1" w14:textId="77777777" w:rsidR="005D18E8" w:rsidRDefault="005D18E8" w:rsidP="00B64AB8">
      <w:pPr>
        <w:pStyle w:val="BodyText"/>
      </w:pPr>
      <w:r w:rsidRPr="004F71E1">
        <w:rPr>
          <w:noProof/>
        </w:rPr>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5D18E8">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5D18E8">
                            <w:pPr>
                              <w:pStyle w:val="Code"/>
                              <w:ind w:firstLine="720"/>
                            </w:pPr>
                            <w:r w:rsidRPr="00B348C1">
                              <w:rPr>
                                <w:color w:val="7F0000"/>
                              </w:rPr>
                              <w:t>print</w:t>
                            </w:r>
                            <w:r>
                              <w:t>(</w:t>
                            </w:r>
                            <w:r w:rsidRPr="00720BAA">
                              <w:t>i</w:t>
                            </w:r>
                            <w:r>
                              <w:t>)</w:t>
                            </w:r>
                          </w:p>
                          <w:p w14:paraId="263C7C2B" w14:textId="77777777" w:rsidR="00E15657" w:rsidRPr="008D4B74" w:rsidRDefault="00E15657" w:rsidP="005D18E8">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" fillcolor="white [3201]" strokeweight=".5pt">
                <v:textbox>
                  <w:txbxContent>
                    <w:p w14:paraId="7DD8CA0A" w14:textId="77777777" w:rsidR="00E15657" w:rsidRPr="00720BAA" w:rsidRDefault="00E15657" w:rsidP="005D18E8">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5D18E8">
                      <w:pPr>
                        <w:pStyle w:val="Code"/>
                        <w:ind w:firstLine="720"/>
                      </w:pPr>
                      <w:r w:rsidRPr="00B348C1">
                        <w:rPr>
                          <w:color w:val="7F0000"/>
                        </w:rPr>
                        <w:t>print</w:t>
                      </w:r>
                      <w:r>
                        <w:t>(</w:t>
                      </w:r>
                      <w:r w:rsidRPr="00720BAA">
                        <w:t>i</w:t>
                      </w:r>
                      <w:r>
                        <w:t>)</w:t>
                      </w:r>
                    </w:p>
                    <w:p w14:paraId="263C7C2B" w14:textId="77777777" w:rsidR="00E15657" w:rsidRPr="008D4B74" w:rsidRDefault="00E15657" w:rsidP="005D18E8">
                      <w:pPr>
                        <w:pStyle w:val="Code"/>
                        <w:rPr>
                          <w:bdr w:val="none" w:sz="0" w:space="0" w:color="auto" w:frame="1"/>
                        </w:rPr>
                      </w:pPr>
                    </w:p>
                  </w:txbxContent>
                </v:textbox>
                <w10:anchorlock/>
              </v:shape>
            </w:pict>
          </mc:Fallback>
        </mc:AlternateContent>
      </w:r>
    </w:p>
    <w:p w14:paraId="5632401B" w14:textId="77777777" w:rsidR="005D18E8" w:rsidRPr="00163B06" w:rsidRDefault="005D18E8" w:rsidP="00B64AB8">
      <w:pPr>
        <w:pStyle w:val="BodyText"/>
      </w:pPr>
      <w:r w:rsidRPr="00163B06">
        <w:t>Output:</w:t>
      </w:r>
    </w:p>
    <w:p w14:paraId="60D23E99" w14:textId="77777777" w:rsidR="005D18E8" w:rsidRDefault="005D18E8" w:rsidP="005D18E8">
      <w:pPr>
        <w:pStyle w:val="Code"/>
        <w:rPr>
          <w:w w:val="104"/>
        </w:rPr>
      </w:pPr>
      <w:r>
        <w:rPr>
          <w:w w:val="104"/>
        </w:rPr>
        <w:t>0</w:t>
      </w:r>
    </w:p>
    <w:p w14:paraId="7CB857E8" w14:textId="77777777" w:rsidR="005D18E8" w:rsidRPr="002E4636" w:rsidRDefault="005D18E8" w:rsidP="005D18E8">
      <w:pPr>
        <w:pStyle w:val="Code"/>
        <w:rPr>
          <w:w w:val="104"/>
        </w:rPr>
      </w:pPr>
    </w:p>
    <w:p w14:paraId="471167CD" w14:textId="77777777" w:rsidR="005D18E8" w:rsidRDefault="005D18E8" w:rsidP="005D18E8">
      <w:pPr>
        <w:pStyle w:val="Code"/>
        <w:rPr>
          <w:w w:val="104"/>
        </w:rPr>
      </w:pPr>
      <w:r>
        <w:rPr>
          <w:w w:val="104"/>
        </w:rPr>
        <w:t>1</w:t>
      </w:r>
    </w:p>
    <w:p w14:paraId="01C7FB84" w14:textId="77777777" w:rsidR="005D18E8" w:rsidRDefault="005D18E8" w:rsidP="005D18E8">
      <w:pPr>
        <w:pStyle w:val="Code"/>
      </w:pPr>
    </w:p>
    <w:p w14:paraId="7008BAD6" w14:textId="77777777" w:rsidR="005D18E8" w:rsidRDefault="005D18E8" w:rsidP="005D18E8">
      <w:pPr>
        <w:pStyle w:val="Code"/>
        <w:rPr>
          <w:w w:val="104"/>
        </w:rPr>
      </w:pPr>
      <w:r>
        <w:rPr>
          <w:w w:val="104"/>
        </w:rPr>
        <w:t>2</w:t>
      </w:r>
    </w:p>
    <w:p w14:paraId="19F49351" w14:textId="77777777" w:rsidR="005D18E8" w:rsidRDefault="005D18E8" w:rsidP="005D18E8">
      <w:pPr>
        <w:pStyle w:val="Code"/>
        <w:rPr>
          <w:w w:val="104"/>
        </w:rPr>
      </w:pPr>
    </w:p>
    <w:p w14:paraId="56C4404C" w14:textId="77777777" w:rsidR="005D18E8" w:rsidRDefault="005D18E8" w:rsidP="00B64AB8">
      <w:pPr>
        <w:pStyle w:val="BodyText"/>
        <w:rPr>
          <w:w w:val="104"/>
        </w:rPr>
      </w:pPr>
      <w:r>
        <w:rPr>
          <w:noProof/>
        </w:rPr>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5D18E8">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5D18E8">
                            <w:pPr>
                              <w:pStyle w:val="Code"/>
                              <w:ind w:firstLine="720"/>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5D18E8">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5D18E8">
                      <w:pPr>
                        <w:pStyle w:val="Code"/>
                        <w:ind w:firstLine="720"/>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B64AB8">
      <w:pPr>
        <w:pStyle w:val="BodyText"/>
        <w:rPr>
          <w:w w:val="104"/>
        </w:rPr>
      </w:pPr>
      <w:r w:rsidRPr="00930809">
        <w:lastRenderedPageBreak/>
        <w:t>Output</w:t>
      </w:r>
      <w:r>
        <w:rPr>
          <w:w w:val="104"/>
        </w:rPr>
        <w:t>:</w:t>
      </w:r>
    </w:p>
    <w:p w14:paraId="52C2EEBF" w14:textId="77777777" w:rsidR="005D18E8" w:rsidRDefault="005D18E8" w:rsidP="005D18E8">
      <w:pPr>
        <w:pStyle w:val="Code"/>
      </w:pPr>
      <w:r>
        <w:t>0 hat</w:t>
      </w:r>
    </w:p>
    <w:p w14:paraId="1B4DEF9A" w14:textId="77777777" w:rsidR="005D18E8" w:rsidRDefault="005D18E8" w:rsidP="005D18E8">
      <w:pPr>
        <w:pStyle w:val="Code"/>
      </w:pPr>
    </w:p>
    <w:p w14:paraId="17EDB519" w14:textId="77777777" w:rsidR="005D18E8" w:rsidRDefault="005D18E8" w:rsidP="005D18E8">
      <w:pPr>
        <w:pStyle w:val="Code"/>
      </w:pPr>
      <w:r>
        <w:t>1 cat</w:t>
      </w:r>
    </w:p>
    <w:p w14:paraId="154944DE" w14:textId="77777777" w:rsidR="005D18E8" w:rsidRDefault="005D18E8" w:rsidP="005D18E8">
      <w:pPr>
        <w:pStyle w:val="Code"/>
      </w:pPr>
    </w:p>
    <w:p w14:paraId="36E3C8BF" w14:textId="77777777" w:rsidR="005D18E8" w:rsidRDefault="005D18E8" w:rsidP="005D18E8">
      <w:pPr>
        <w:pStyle w:val="Code"/>
      </w:pPr>
      <w:r>
        <w:t>2 bat</w:t>
      </w:r>
    </w:p>
    <w:p w14:paraId="5B9927E5" w14:textId="5FE9A3FC" w:rsidR="005D18E8" w:rsidRDefault="005D18E8" w:rsidP="005D18E8">
      <w:pPr>
        <w:pStyle w:val="Heading3"/>
      </w:pPr>
      <w:bookmarkStart w:id="22" w:name="Scientific_computing_using_the_numpy_pac"/>
      <w:bookmarkStart w:id="23" w:name="_Toc98495189"/>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B64AB8">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B64AB8">
      <w:pPr>
        <w:pStyle w:val="BodyText"/>
      </w:pPr>
      <w:r>
        <w:rPr>
          <w:noProof/>
        </w:rPr>
        <mc:AlternateContent>
          <mc:Choice Requires="wps">
            <w:drawing>
              <wp:inline distT="0" distB="0" distL="0" distR="0" wp14:anchorId="502EF036" wp14:editId="33C238E9">
                <wp:extent cx="5988050" cy="446405"/>
                <wp:effectExtent l="0" t="0" r="12700" b="10795"/>
                <wp:docPr id="23" name="Text Box 23"/>
                <wp:cNvGraphicFramePr/>
                <a:graphic xmlns:a="http://schemas.openxmlformats.org/drawingml/2006/main">
                  <a:graphicData uri="http://schemas.microsoft.com/office/word/2010/wordprocessingShape">
                    <wps:wsp>
                      <wps:cNvSpPr txBox="1"/>
                      <wps:spPr>
                        <a:xfrm>
                          <a:off x="0" y="0"/>
                          <a:ext cx="5988050" cy="4464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5D18E8">
                            <w:pPr>
                              <w:pStyle w:val="Code"/>
                            </w:pPr>
                            <w:r w:rsidRPr="00B348C1">
                              <w:rPr>
                                <w:color w:val="7F0000"/>
                              </w:rPr>
                              <w:t>import</w:t>
                            </w:r>
                            <w:r w:rsidRPr="00B348C1">
                              <w:t xml:space="preserve"> numpy as np</w:t>
                            </w:r>
                          </w:p>
                          <w:p w14:paraId="49CAE79C" w14:textId="77777777" w:rsidR="00E15657" w:rsidRPr="00B348C1" w:rsidRDefault="00E15657" w:rsidP="005D18E8">
                            <w:pPr>
                              <w:pStyle w:val="Code"/>
                            </w:pPr>
                            <w:r w:rsidRPr="00B348C1">
                              <w:t>A = np</w:t>
                            </w:r>
                            <w:r w:rsidRPr="00B348C1">
                              <w:rPr>
                                <w:rStyle w:val="CodeChar"/>
                              </w:rPr>
                              <w:t>.array([0 , 1])</w:t>
                            </w:r>
                          </w:p>
                          <w:p w14:paraId="08242DE8" w14:textId="77777777" w:rsidR="00E15657" w:rsidRPr="00B348C1" w:rsidRDefault="00E15657" w:rsidP="005D18E8">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35.1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" adj="-11796480,,5400" path="m,9525l5695950,r19050,447675l,447675,,9525xe" fillcolor="white [3201]" strokeweight=".5pt">
                <v:stroke joinstyle="miter"/>
                <v:formulas/>
                <v:path arrowok="t" o:connecttype="custom" o:connectlocs="0,9498;5968090,0;5988050,446405;0,446405;0,9498" o:connectangles="0,0,0,0,0" textboxrect="0,0,5715000,447675"/>
                <v:textbox>
                  <w:txbxContent>
                    <w:p w14:paraId="7EF64BE7" w14:textId="77777777" w:rsidR="00E15657" w:rsidRPr="00B348C1" w:rsidRDefault="00E15657" w:rsidP="005D18E8">
                      <w:pPr>
                        <w:pStyle w:val="Code"/>
                      </w:pPr>
                      <w:r w:rsidRPr="00B348C1">
                        <w:rPr>
                          <w:color w:val="7F0000"/>
                        </w:rPr>
                        <w:t>import</w:t>
                      </w:r>
                      <w:r w:rsidRPr="00B348C1">
                        <w:t xml:space="preserve"> numpy as np</w:t>
                      </w:r>
                    </w:p>
                    <w:p w14:paraId="49CAE79C" w14:textId="77777777" w:rsidR="00E15657" w:rsidRPr="00B348C1" w:rsidRDefault="00E15657" w:rsidP="005D18E8">
                      <w:pPr>
                        <w:pStyle w:val="Code"/>
                      </w:pPr>
                      <w:r w:rsidRPr="00B348C1">
                        <w:t>A = np</w:t>
                      </w:r>
                      <w:r w:rsidRPr="00B348C1">
                        <w:rPr>
                          <w:rStyle w:val="CodeChar"/>
                        </w:rPr>
                        <w:t>.array([0 , 1])</w:t>
                      </w:r>
                    </w:p>
                    <w:p w14:paraId="08242DE8" w14:textId="77777777" w:rsidR="00E15657" w:rsidRPr="00B348C1" w:rsidRDefault="00E15657" w:rsidP="005D18E8">
                      <w:pPr>
                        <w:pStyle w:val="Code"/>
                      </w:pPr>
                    </w:p>
                  </w:txbxContent>
                </v:textbox>
                <w10:anchorlock/>
              </v:shape>
            </w:pict>
          </mc:Fallback>
        </mc:AlternateContent>
      </w:r>
    </w:p>
    <w:p w14:paraId="027613C9" w14:textId="0C6A8F05" w:rsidR="005D18E8" w:rsidRPr="0066482B" w:rsidRDefault="005D18E8" w:rsidP="005D18E8">
      <w:pPr>
        <w:pStyle w:val="Heading3"/>
      </w:pPr>
      <w:bookmarkStart w:id="24" w:name="Plotting_using_matplotlib"/>
      <w:bookmarkStart w:id="25" w:name="_Toc98495190"/>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B64AB8">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4C285C">
      <w:pPr>
        <w:pStyle w:val="Heading3"/>
      </w:pPr>
      <w:bookmarkStart w:id="26" w:name="Visualizing_atomic_structures_using_ASE"/>
      <w:bookmarkStart w:id="27" w:name="_Toc98495191"/>
      <w:bookmarkEnd w:id="26"/>
      <w:r w:rsidRPr="004C285C">
        <w:t>Visualizing atomic structures using ASE</w:t>
      </w:r>
      <w:bookmarkEnd w:id="27"/>
    </w:p>
    <w:p w14:paraId="4E1F4BA6" w14:textId="77777777" w:rsidR="005D18E8" w:rsidRDefault="005D18E8" w:rsidP="00B64AB8">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5D18E8">
      <w:pPr>
        <w:pStyle w:val="Heading2"/>
      </w:pPr>
      <w:bookmarkStart w:id="29" w:name="_Toc98495192"/>
      <w:r>
        <w:t xml:space="preserve">First API </w:t>
      </w:r>
      <w:r w:rsidR="7E077816">
        <w:t>S</w:t>
      </w:r>
      <w:r>
        <w:t xml:space="preserve">teps: Running kmcos </w:t>
      </w:r>
      <w:r w:rsidR="7E077816">
        <w:t>I</w:t>
      </w:r>
      <w:r>
        <w:t>nteractively.</w:t>
      </w:r>
      <w:bookmarkEnd w:id="29"/>
    </w:p>
    <w:p w14:paraId="3988A6C7" w14:textId="0D8A1AF7" w:rsidR="009B4D69" w:rsidRDefault="6573BBB0" w:rsidP="00B64AB8">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3B149C">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3B149C">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3B149C">
                            <w:pPr>
                              <w:pStyle w:val="Code"/>
                              <w:rPr>
                                <w:szCs w:val="20"/>
                              </w:rPr>
                            </w:pPr>
                            <w:r>
                              <w:t xml:space="preserve">git clone </w:t>
                            </w:r>
                            <w:hyperlink r:id="rId18" w:history="1">
                              <w:r w:rsidRPr="004F0E10">
                                <w:rPr>
                                  <w:rStyle w:val="Hyperlink"/>
                                  <w:szCs w:val="20"/>
                                </w:rPr>
                                <w:t>https://github.com/kmcos/intro2kmcos</w:t>
                              </w:r>
                            </w:hyperlink>
                          </w:p>
                          <w:p w14:paraId="230FA2DF" w14:textId="77777777" w:rsidR="00E15657" w:rsidRDefault="00E15657" w:rsidP="003B149C">
                            <w:pPr>
                              <w:pStyle w:val="Code"/>
                            </w:pPr>
                          </w:p>
                          <w:p w14:paraId="3B68342B" w14:textId="77777777" w:rsidR="00E15657" w:rsidRDefault="00E15657" w:rsidP="003B14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" fillcolor="white [3201]" strokeweight=".5pt">
                <v:textbox>
                  <w:txbxContent>
                    <w:p w14:paraId="12DCEA40" w14:textId="26D7DB35" w:rsidR="00E15657" w:rsidRDefault="00E15657" w:rsidP="003B149C">
                      <w:pPr>
                        <w:pStyle w:val="Code"/>
                        <w:rPr>
                          <w:szCs w:val="20"/>
                        </w:rPr>
                      </w:pPr>
                      <w:r>
                        <w:t xml:space="preserve">git clone </w:t>
                      </w:r>
                      <w:hyperlink r:id="rId19" w:history="1">
                        <w:r w:rsidRPr="004F0E10">
                          <w:rPr>
                            <w:rStyle w:val="Hyperlink"/>
                            <w:szCs w:val="20"/>
                          </w:rPr>
                          <w:t>https://github.com/kmcos/intro2kmcos</w:t>
                        </w:r>
                      </w:hyperlink>
                    </w:p>
                    <w:p w14:paraId="230FA2DF" w14:textId="77777777" w:rsidR="00E15657" w:rsidRDefault="00E15657" w:rsidP="003B149C">
                      <w:pPr>
                        <w:pStyle w:val="Code"/>
                      </w:pPr>
                    </w:p>
                    <w:p w14:paraId="3B68342B" w14:textId="77777777" w:rsidR="00E15657" w:rsidRDefault="00E15657" w:rsidP="003B149C"/>
                  </w:txbxContent>
                </v:textbox>
                <w10:anchorlock/>
              </v:shape>
            </w:pict>
          </mc:Fallback>
        </mc:AlternateContent>
      </w:r>
    </w:p>
    <w:p w14:paraId="3B27281C" w14:textId="77777777" w:rsidR="003B149C" w:rsidRPr="003B149C" w:rsidRDefault="003B149C" w:rsidP="003B149C">
      <w:pPr>
        <w:rPr>
          <w:sz w:val="10"/>
          <w:szCs w:val="10"/>
        </w:rPr>
      </w:pPr>
    </w:p>
    <w:p w14:paraId="0694716C" w14:textId="4C20B5DC" w:rsidR="003B149C" w:rsidRDefault="003B149C" w:rsidP="00B64AB8">
      <w:pPr>
        <w:pStyle w:val="BodyText"/>
      </w:pPr>
      <w:r>
        <w:t xml:space="preserve">Then cd into </w:t>
      </w:r>
      <w:r w:rsidRPr="003B149C">
        <w:t>intro2kmcos/ta</w:t>
      </w:r>
      <w:r w:rsidR="00B81CF5">
        <w:t>sk_material/</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br) and cus, as illustrated in</w:t>
      </w:r>
      <w:r w:rsidR="00035B99">
        <w:t xml:space="preserve"> </w:t>
      </w:r>
      <w:r w:rsidR="00035B99">
        <w:fldChar w:fldCharType="begin"/>
      </w:r>
      <w:r w:rsidR="00035B99">
        <w:instrText xml:space="preserve"> REF _Ref98331486 \h </w:instrText>
      </w:r>
      <w:r w:rsidR="00035B99">
        <w:fldChar w:fldCharType="separate"/>
      </w:r>
      <w:r w:rsidR="00035B99" w:rsidRPr="00035B99">
        <w:t xml:space="preserve">Figure </w:t>
      </w:r>
      <w:r w:rsidR="00035B99" w:rsidRPr="00035B99">
        <w:rPr>
          <w:noProof/>
        </w:rPr>
        <w:t>1</w:t>
      </w:r>
      <w:r w:rsidR="00035B99">
        <w:fldChar w:fldCharType="end"/>
      </w:r>
      <w:r w:rsidR="00116C3A">
        <w:t>.</w:t>
      </w:r>
    </w:p>
    <w:p w14:paraId="09F8E849" w14:textId="77777777" w:rsidR="00035B99" w:rsidRDefault="00116C3A" w:rsidP="00035B99">
      <w:pPr>
        <w:pStyle w:val="BodyText"/>
        <w:keepNext/>
      </w:pPr>
      <w:r>
        <w:rPr>
          <w:noProof/>
        </w:rPr>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15B17ED1" w:rsidR="00035B99" w:rsidRPr="00035B99" w:rsidRDefault="00035B99" w:rsidP="00035B99">
      <w:pPr>
        <w:pStyle w:val="Caption"/>
        <w:spacing w:after="0"/>
        <w:rPr>
          <w:rFonts w:ascii="Arial" w:hAnsi="Arial" w:cs="Arial"/>
          <w:color w:val="auto"/>
        </w:rPr>
      </w:pPr>
      <w:bookmarkStart w:id="30" w:name="_Ref98331486"/>
      <w:r w:rsidRPr="00035B99">
        <w:rPr>
          <w:rFonts w:ascii="Arial" w:hAnsi="Arial" w:cs="Arial"/>
          <w:color w:val="auto"/>
        </w:rPr>
        <w:t xml:space="preserve">Figure </w:t>
      </w:r>
      <w:r w:rsidRPr="00035B99">
        <w:rPr>
          <w:rFonts w:ascii="Arial" w:hAnsi="Arial" w:cs="Arial"/>
          <w:color w:val="auto"/>
        </w:rPr>
        <w:fldChar w:fldCharType="begin"/>
      </w:r>
      <w:r w:rsidRPr="00035B99">
        <w:rPr>
          <w:rFonts w:ascii="Arial" w:hAnsi="Arial" w:cs="Arial"/>
          <w:color w:val="auto"/>
        </w:rPr>
        <w:instrText xml:space="preserve"> SEQ Figure \* ARABIC </w:instrText>
      </w:r>
      <w:r w:rsidRPr="00035B99">
        <w:rPr>
          <w:rFonts w:ascii="Arial" w:hAnsi="Arial" w:cs="Arial"/>
          <w:color w:val="auto"/>
        </w:rPr>
        <w:fldChar w:fldCharType="separate"/>
      </w:r>
      <w:r w:rsidR="00AD6E04">
        <w:rPr>
          <w:rFonts w:ascii="Arial" w:hAnsi="Arial" w:cs="Arial"/>
          <w:noProof/>
          <w:color w:val="auto"/>
        </w:rPr>
        <w:t>1</w:t>
      </w:r>
      <w:r w:rsidRPr="00035B99">
        <w:rPr>
          <w:rFonts w:ascii="Arial" w:hAnsi="Arial" w:cs="Arial"/>
          <w:color w:val="auto"/>
        </w:rPr>
        <w:fldChar w:fldCharType="end"/>
      </w:r>
      <w:bookmarkEnd w:id="30"/>
      <w:r w:rsidRPr="00035B99">
        <w:rPr>
          <w:rFonts w:ascii="Arial" w:hAnsi="Arial" w:cs="Arial"/>
          <w:color w:val="auto"/>
        </w:rPr>
        <w:t>. Top view of the structure of the RuO</w:t>
      </w:r>
      <w:r w:rsidRPr="00035B99">
        <w:rPr>
          <w:rFonts w:ascii="Arial" w:hAnsi="Arial" w:cs="Arial"/>
          <w:color w:val="auto"/>
          <w:vertAlign w:val="subscript"/>
        </w:rPr>
        <w:t>2</w:t>
      </w:r>
      <w:r w:rsidRPr="00035B99">
        <w:rPr>
          <w:rFonts w:ascii="Arial" w:hAnsi="Arial" w:cs="Arial"/>
          <w:color w:val="auto"/>
        </w:rPr>
        <w:t>(110) surface. To the left, the surface unit cell is shown as a</w:t>
      </w:r>
    </w:p>
    <w:p w14:paraId="5D8AD3F4" w14:textId="77777777" w:rsidR="00035B99" w:rsidRPr="00035B99" w:rsidRDefault="00035B99" w:rsidP="00035B99">
      <w:pPr>
        <w:pStyle w:val="Caption"/>
        <w:spacing w:after="0"/>
        <w:rPr>
          <w:rFonts w:ascii="Arial" w:hAnsi="Arial" w:cs="Arial"/>
          <w:color w:val="auto"/>
        </w:rPr>
      </w:pPr>
      <w:r w:rsidRPr="00035B99">
        <w:rPr>
          <w:rFonts w:ascii="Arial" w:hAnsi="Arial" w:cs="Arial"/>
          <w:color w:val="auto"/>
        </w:rPr>
        <w:t>black rectangle. Big green spheres = Ru atoms, small red spheres = O atoms. To the right, the coarse-grained</w:t>
      </w:r>
    </w:p>
    <w:p w14:paraId="31F2177A" w14:textId="77777777" w:rsidR="00035B99" w:rsidRPr="00035B99" w:rsidRDefault="00035B99" w:rsidP="00035B99">
      <w:pPr>
        <w:pStyle w:val="Caption"/>
        <w:spacing w:after="0"/>
        <w:rPr>
          <w:rFonts w:ascii="Arial" w:hAnsi="Arial" w:cs="Arial"/>
          <w:color w:val="auto"/>
        </w:rPr>
      </w:pPr>
      <w:r w:rsidRPr="00035B99">
        <w:rPr>
          <w:rFonts w:ascii="Arial" w:hAnsi="Arial" w:cs="Arial"/>
          <w:color w:val="auto"/>
        </w:rPr>
        <w:t>lattice structure is sketched. It consists of alternating columns of cus (coordinately unsaturated) and br</w:t>
      </w:r>
    </w:p>
    <w:p w14:paraId="08550774" w14:textId="2F7B6303" w:rsidR="00116C3A" w:rsidRPr="00035B99" w:rsidRDefault="00035B99" w:rsidP="00035B99">
      <w:pPr>
        <w:pStyle w:val="Caption"/>
        <w:spacing w:after="0"/>
        <w:rPr>
          <w:rFonts w:ascii="Arial" w:hAnsi="Arial" w:cs="Arial"/>
          <w:color w:val="auto"/>
        </w:rPr>
      </w:pPr>
      <w:r w:rsidRPr="00035B99">
        <w:rPr>
          <w:rFonts w:ascii="Arial" w:hAnsi="Arial" w:cs="Arial"/>
          <w:color w:val="auto"/>
        </w:rPr>
        <w:t>(bridge) sites.</w:t>
      </w:r>
    </w:p>
    <w:p w14:paraId="684D1454" w14:textId="77777777" w:rsidR="00035B99" w:rsidRDefault="00035B99" w:rsidP="00B64AB8">
      <w:pPr>
        <w:pStyle w:val="BodyText"/>
      </w:pPr>
    </w:p>
    <w:p w14:paraId="740D5664" w14:textId="4EA40E5F" w:rsidR="00116C3A" w:rsidRDefault="00116C3A" w:rsidP="00B64AB8">
      <w:pPr>
        <w:pStyle w:val="BodyText"/>
      </w:pPr>
      <w:r>
        <w:lastRenderedPageBreak/>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dissociatively into two neighboring sites (i.e. br-br, cus-cus or br-cus).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52EF9831" w:rsidR="00840B22" w:rsidRDefault="00840B22" w:rsidP="00840B22">
      <w:pPr>
        <w:pStyle w:val="BodyText"/>
      </w:pPr>
      <w:r>
        <w:t xml:space="preserve">Note that the Python script that sets up the </w:t>
      </w:r>
      <w:r w:rsidRPr="20E57E0C">
        <w:rPr>
          <w:rFonts w:eastAsiaTheme="minorEastAsia"/>
        </w:rPr>
        <w:t>CO oxidation model</w:t>
      </w:r>
      <w:r>
        <w:t xml:space="preserve"> is the file: </w:t>
      </w:r>
      <w:r w:rsidRPr="003B149C">
        <w:t>intro2kmcos/ta</w:t>
      </w:r>
      <w:r>
        <w:t>sk_material/</w:t>
      </w:r>
      <w:r w:rsidRPr="00D92739">
        <w:t>COoxRuO2__build.py</w:t>
      </w:r>
      <w:r>
        <w:t>. In case you would want to modify the model, this is done by modifying the Python script and then saving and compiling the model by running the following command:</w:t>
      </w:r>
    </w:p>
    <w:p w14:paraId="753EC55E" w14:textId="77777777" w:rsidR="00840B22" w:rsidRDefault="00840B22" w:rsidP="00840B22">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40B22">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40B22">
                      <w:pPr>
                        <w:pStyle w:val="Code"/>
                      </w:pPr>
                      <w:r>
                        <w:t>python3 COoxRuO2__build.py</w:t>
                      </w:r>
                    </w:p>
                  </w:txbxContent>
                </v:textbox>
                <w10:anchorlock/>
              </v:shape>
            </w:pict>
          </mc:Fallback>
        </mc:AlternateContent>
      </w:r>
    </w:p>
    <w:p w14:paraId="7980091F" w14:textId="3FB95823" w:rsidR="005D18E8" w:rsidRPr="00656087" w:rsidRDefault="00840B22" w:rsidP="00B64AB8">
      <w:pPr>
        <w:pStyle w:val="BodyText"/>
      </w:pPr>
      <w:r>
        <w:t>This creates two things: The COoxRuO2.xml file contains the data defining the model in xml format and the directory COoxRuO2_local_smart contains the compiled model. Note that both exist already in the task_material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14:paraId="3FEAF5B4" w14:textId="77777777" w:rsidR="005D18E8" w:rsidRPr="00692C6B" w:rsidRDefault="005D18E8" w:rsidP="00B64AB8">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5D18E8">
                            <w:pPr>
                              <w:pStyle w:val="Code"/>
                            </w:pPr>
                            <w:r w:rsidRPr="006932B7">
                              <w:t>ipython</w:t>
                            </w:r>
                          </w:p>
                          <w:p w14:paraId="34730B7C" w14:textId="77777777" w:rsidR="00E15657" w:rsidRPr="00692C6B" w:rsidRDefault="00E15657" w:rsidP="005D18E8">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5D18E8">
                      <w:pPr>
                        <w:pStyle w:val="Code"/>
                      </w:pPr>
                      <w:r w:rsidRPr="006932B7">
                        <w:t>ipython</w:t>
                      </w:r>
                    </w:p>
                    <w:p w14:paraId="34730B7C" w14:textId="77777777" w:rsidR="00E15657" w:rsidRPr="00692C6B" w:rsidRDefault="00E15657" w:rsidP="005D18E8">
                      <w:pPr>
                        <w:pStyle w:val="Code"/>
                      </w:pPr>
                    </w:p>
                  </w:txbxContent>
                </v:textbox>
                <w10:anchorlock/>
              </v:shape>
            </w:pict>
          </mc:Fallback>
        </mc:AlternateContent>
      </w:r>
    </w:p>
    <w:p w14:paraId="33E0D594" w14:textId="26E98FE2" w:rsidR="005D18E8" w:rsidRDefault="005D18E8" w:rsidP="00B64AB8">
      <w:pPr>
        <w:pStyle w:val="BodyText"/>
      </w:pPr>
      <w:r>
        <w:t>This</w:t>
      </w:r>
      <w:r>
        <w:rPr>
          <w:spacing w:val="-9"/>
        </w:rPr>
        <w:t xml:space="preserve"> </w:t>
      </w:r>
      <w:r>
        <w:t>will</w:t>
      </w:r>
      <w:r>
        <w:rPr>
          <w:spacing w:val="-9"/>
        </w:rPr>
        <w:t xml:space="preserve"> </w:t>
      </w:r>
      <w:r>
        <w:t>initialize</w:t>
      </w:r>
      <w:r>
        <w:rPr>
          <w:spacing w:val="-8"/>
        </w:rPr>
        <w:t xml:space="preserve"> </w:t>
      </w:r>
      <w:r w:rsidRPr="00930809">
        <w:rPr>
          <w:rStyle w:val="CodeChar"/>
        </w:rPr>
        <w:t>ipython</w:t>
      </w:r>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B64AB8">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5D18E8">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5D18E8">
                            <w:pPr>
                              <w:pStyle w:val="Code"/>
                            </w:pPr>
                            <w:r w:rsidRPr="00B348C1">
                              <w:t>model = KMC_Model()</w:t>
                            </w:r>
                          </w:p>
                          <w:p w14:paraId="4F6C92B2" w14:textId="77777777" w:rsidR="00E15657" w:rsidRPr="00B348C1" w:rsidRDefault="00E15657" w:rsidP="005D18E8">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5D18E8">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5D18E8">
                      <w:pPr>
                        <w:pStyle w:val="Code"/>
                      </w:pPr>
                      <w:r w:rsidRPr="00B348C1">
                        <w:t>model = KMC_Model()</w:t>
                      </w:r>
                    </w:p>
                    <w:p w14:paraId="4F6C92B2" w14:textId="77777777" w:rsidR="00E15657" w:rsidRPr="00B348C1" w:rsidRDefault="00E15657" w:rsidP="005D18E8">
                      <w:pPr>
                        <w:pStyle w:val="Code"/>
                      </w:pPr>
                    </w:p>
                  </w:txbxContent>
                </v:textbox>
                <w10:anchorlock/>
              </v:shape>
            </w:pict>
          </mc:Fallback>
        </mc:AlternateContent>
      </w:r>
    </w:p>
    <w:p w14:paraId="4E03303B" w14:textId="405E695F" w:rsidR="005D18E8" w:rsidRDefault="3F2B4715" w:rsidP="00B64AB8">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E6343F7">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B64AB8">
      <w:pPr>
        <w:pStyle w:val="BodyText"/>
      </w:pPr>
      <w:r>
        <w:t>The most elementary thing we can do is with our model is to directly run it:</w:t>
      </w:r>
    </w:p>
    <w:p w14:paraId="42C05DC1" w14:textId="445BFFA4" w:rsidR="005D18E8" w:rsidRPr="0066482B" w:rsidRDefault="005D18E8" w:rsidP="00B64AB8">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1F2B06">
                            <w:pPr>
                              <w:pStyle w:val="Code"/>
                            </w:pPr>
                            <w:r w:rsidRPr="001F2B06">
                              <w:t>NSTEPS =</w:t>
                            </w:r>
                            <w:r>
                              <w:t xml:space="preserve"> </w:t>
                            </w:r>
                            <w:r w:rsidRPr="001F2B06">
                              <w:t>1e6</w:t>
                            </w:r>
                          </w:p>
                          <w:p w14:paraId="3675F33F" w14:textId="55F0237A" w:rsidR="00E15657" w:rsidRPr="001F2B06" w:rsidRDefault="00E15657" w:rsidP="001F2B06">
                            <w:pPr>
                              <w:pStyle w:val="Code"/>
                            </w:pPr>
                            <w:r w:rsidRPr="001F2B06">
                              <w:t>model.do_steps(NSTEPS)</w:t>
                            </w:r>
                          </w:p>
                          <w:p w14:paraId="66017B8C" w14:textId="77777777" w:rsidR="00E15657" w:rsidRPr="001F2B06" w:rsidRDefault="00E15657" w:rsidP="001F2B06">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1F2B06">
                      <w:pPr>
                        <w:pStyle w:val="Code"/>
                      </w:pPr>
                      <w:r w:rsidRPr="001F2B06">
                        <w:t>NSTEPS =</w:t>
                      </w:r>
                      <w:r>
                        <w:t xml:space="preserve"> </w:t>
                      </w:r>
                      <w:r w:rsidRPr="001F2B06">
                        <w:t>1e6</w:t>
                      </w:r>
                    </w:p>
                    <w:p w14:paraId="3675F33F" w14:textId="55F0237A" w:rsidR="00E15657" w:rsidRPr="001F2B06" w:rsidRDefault="00E15657" w:rsidP="001F2B06">
                      <w:pPr>
                        <w:pStyle w:val="Code"/>
                      </w:pPr>
                      <w:r w:rsidRPr="001F2B06">
                        <w:t>model.do_steps(NSTEPS)</w:t>
                      </w:r>
                    </w:p>
                    <w:p w14:paraId="66017B8C" w14:textId="77777777" w:rsidR="00E15657" w:rsidRPr="001F2B06" w:rsidRDefault="00E15657" w:rsidP="001F2B06">
                      <w:pPr>
                        <w:pStyle w:val="Code"/>
                      </w:pPr>
                    </w:p>
                  </w:txbxContent>
                </v:textbox>
                <w10:anchorlock/>
              </v:shape>
            </w:pict>
          </mc:Fallback>
        </mc:AlternateContent>
      </w:r>
    </w:p>
    <w:p w14:paraId="68D97E17" w14:textId="75381FB4" w:rsidR="005D18E8" w:rsidRPr="001F2B06" w:rsidRDefault="00E15657" w:rsidP="00B64AB8">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ipython) command prompt.</w:t>
      </w:r>
    </w:p>
    <w:p w14:paraId="50C97CF6" w14:textId="77777777" w:rsidR="001F2B06" w:rsidRPr="001F2B06" w:rsidRDefault="005D18E8" w:rsidP="00B64AB8">
      <w:pPr>
        <w:pStyle w:val="BodyText"/>
      </w:pPr>
      <w:r w:rsidRPr="001F2B06">
        <w:t>Below are listed some other useful commands:</w:t>
      </w:r>
    </w:p>
    <w:p w14:paraId="1ED36BAE" w14:textId="394A0ADA" w:rsidR="001F2B06" w:rsidRDefault="005D18E8" w:rsidP="00B64AB8">
      <w:pPr>
        <w:pStyle w:val="BodyText"/>
        <w:numPr>
          <w:ilvl w:val="0"/>
          <w:numId w:val="32"/>
        </w:numPr>
      </w:pPr>
      <w:r w:rsidRPr="001F2B06">
        <w:t>Change the value of a parameter (e.g. temperature or pressure)</w:t>
      </w:r>
      <w:r w:rsidR="00B64AB8">
        <w:t>:</w:t>
      </w:r>
      <w:r w:rsidR="001F2B06" w:rsidRPr="001F2B06">
        <w:rPr>
          <w:noProof/>
        </w:rPr>
        <w:t xml:space="preserve"> </w:t>
      </w:r>
    </w:p>
    <w:p w14:paraId="372528BF" w14:textId="2AE34791" w:rsidR="005D18E8" w:rsidRDefault="00636CA5" w:rsidP="00B64AB8">
      <w:pPr>
        <w:pStyle w:val="BodyText"/>
      </w:pPr>
      <w:r>
        <w:rPr>
          <w:noProof/>
        </w:rPr>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636CA5">
                            <w:pPr>
                              <w:pStyle w:val="Code"/>
                              <w:rPr>
                                <w:lang w:val="da-DK"/>
                              </w:rPr>
                            </w:pPr>
                            <w:r w:rsidRPr="008F0DED">
                              <w:rPr>
                                <w:lang w:val="da-DK"/>
                              </w:rPr>
                              <w:t>model.parameters.T = 550</w:t>
                            </w:r>
                          </w:p>
                          <w:p w14:paraId="1EA4F377" w14:textId="6E11BB44" w:rsidR="00E15657" w:rsidRPr="008F0DED" w:rsidRDefault="00E15657" w:rsidP="00636CA5">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kkupAMAABQL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636CA5">
                      <w:pPr>
                        <w:pStyle w:val="Code"/>
                        <w:rPr>
                          <w:lang w:val="da-DK"/>
                        </w:rPr>
                      </w:pPr>
                      <w:r w:rsidRPr="008F0DED">
                        <w:rPr>
                          <w:lang w:val="da-DK"/>
                        </w:rPr>
                        <w:t>model.parameters.T = 550</w:t>
                      </w:r>
                    </w:p>
                    <w:p w14:paraId="1EA4F377" w14:textId="6E11BB44" w:rsidR="00E15657" w:rsidRPr="008F0DED" w:rsidRDefault="00E15657" w:rsidP="00636CA5">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B64AB8">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14:paraId="2FB7AEF3" w14:textId="2FD6B26D" w:rsidR="005D18E8" w:rsidRDefault="001F2B06" w:rsidP="00B64AB8">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1F2B06">
                            <w:pPr>
                              <w:pStyle w:val="Code"/>
                            </w:pPr>
                            <w:r w:rsidRPr="001F2B06">
                              <w:t>model</w:t>
                            </w:r>
                          </w:p>
                          <w:p w14:paraId="464BA090" w14:textId="369A4E76" w:rsidR="00E15657" w:rsidRPr="001F2B06" w:rsidRDefault="00E15657" w:rsidP="001F2B06">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1F2B06">
                      <w:pPr>
                        <w:pStyle w:val="Code"/>
                      </w:pPr>
                      <w:r w:rsidRPr="001F2B06">
                        <w:t>model</w:t>
                      </w:r>
                    </w:p>
                    <w:p w14:paraId="464BA090" w14:textId="369A4E76" w:rsidR="00E15657" w:rsidRPr="001F2B06" w:rsidRDefault="00E15657" w:rsidP="001F2B06">
                      <w:pPr>
                        <w:pStyle w:val="Code"/>
                      </w:pPr>
                    </w:p>
                  </w:txbxContent>
                </v:textbox>
                <w10:anchorlock/>
              </v:shape>
            </w:pict>
          </mc:Fallback>
        </mc:AlternateContent>
      </w:r>
    </w:p>
    <w:p w14:paraId="778D3A81" w14:textId="0651FAF1" w:rsidR="001F2B06" w:rsidRDefault="005D18E8" w:rsidP="00B64AB8">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B64AB8">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1F2B06">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1F2B06">
                            <w:pPr>
                              <w:pStyle w:val="Code"/>
                            </w:pPr>
                          </w:p>
                          <w:p w14:paraId="0F142A5A" w14:textId="77777777" w:rsidR="00E15657" w:rsidRPr="001F2B06" w:rsidRDefault="00E15657" w:rsidP="001F2B06">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1F2B06">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1F2B06">
                      <w:pPr>
                        <w:pStyle w:val="Code"/>
                      </w:pPr>
                    </w:p>
                    <w:p w14:paraId="0F142A5A" w14:textId="77777777" w:rsidR="00E15657" w:rsidRPr="001F2B06" w:rsidRDefault="00E15657" w:rsidP="001F2B06">
                      <w:pPr>
                        <w:pStyle w:val="Code"/>
                      </w:pPr>
                    </w:p>
                  </w:txbxContent>
                </v:textbox>
                <w10:anchorlock/>
              </v:shape>
            </w:pict>
          </mc:Fallback>
        </mc:AlternateContent>
      </w:r>
    </w:p>
    <w:p w14:paraId="44A9935E" w14:textId="5FB308CC" w:rsidR="005D18E8" w:rsidRDefault="005D18E8" w:rsidP="00B64AB8">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t>simulation:</w:t>
      </w:r>
    </w:p>
    <w:p w14:paraId="38874ADA" w14:textId="6459F7E7" w:rsidR="005D18E8" w:rsidRDefault="00636CA5" w:rsidP="00B64AB8">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636CA5">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636CA5">
                            <w:pPr>
                              <w:pStyle w:val="Code"/>
                            </w:pPr>
                          </w:p>
                          <w:p w14:paraId="1CD3AA9C" w14:textId="77777777" w:rsidR="00E15657" w:rsidRPr="001F2B06" w:rsidRDefault="00E15657" w:rsidP="00636CA5">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636CA5">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636CA5">
                      <w:pPr>
                        <w:pStyle w:val="Code"/>
                      </w:pPr>
                    </w:p>
                    <w:p w14:paraId="1CD3AA9C" w14:textId="77777777" w:rsidR="00E15657" w:rsidRPr="001F2B06" w:rsidRDefault="00E15657" w:rsidP="00636CA5">
                      <w:pPr>
                        <w:pStyle w:val="Code"/>
                      </w:pPr>
                    </w:p>
                  </w:txbxContent>
                </v:textbox>
                <w10:anchorlock/>
              </v:shape>
            </w:pict>
          </mc:Fallback>
        </mc:AlternateContent>
      </w:r>
    </w:p>
    <w:p w14:paraId="394F4E89" w14:textId="5E148FCB" w:rsidR="005D18E8" w:rsidRDefault="005D18E8" w:rsidP="00B64AB8">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B64AB8">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6826F5">
                            <w:pPr>
                              <w:pStyle w:val="Code"/>
                            </w:pPr>
                            <w:r w:rsidRPr="006826F5">
                              <w:t>atoms = model.get_atoms()</w:t>
                            </w:r>
                          </w:p>
                          <w:p w14:paraId="1630A857" w14:textId="77777777" w:rsidR="00E15657" w:rsidRPr="006826F5" w:rsidRDefault="00E15657" w:rsidP="006826F5">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6826F5">
                      <w:pPr>
                        <w:pStyle w:val="Code"/>
                      </w:pPr>
                      <w:r w:rsidRPr="006826F5">
                        <w:t>atoms = model.get_atoms()</w:t>
                      </w:r>
                    </w:p>
                    <w:p w14:paraId="1630A857" w14:textId="77777777" w:rsidR="00E15657" w:rsidRPr="006826F5" w:rsidRDefault="00E15657" w:rsidP="006826F5">
                      <w:pPr>
                        <w:pStyle w:val="Code"/>
                      </w:pPr>
                    </w:p>
                  </w:txbxContent>
                </v:textbox>
                <w10:anchorlock/>
              </v:shape>
            </w:pict>
          </mc:Fallback>
        </mc:AlternateContent>
      </w:r>
    </w:p>
    <w:p w14:paraId="144086F1" w14:textId="33189226" w:rsidR="00636CA5" w:rsidRDefault="00636CA5" w:rsidP="00B64AB8">
      <w:pPr>
        <w:pStyle w:val="BodyText"/>
      </w:pPr>
      <w:r w:rsidRPr="00636CA5">
        <w:t>This command</w:t>
      </w:r>
      <w:r>
        <w:t xml:space="preserve"> returns an ASE atoms object, which can be visualized by typing:</w:t>
      </w:r>
    </w:p>
    <w:p w14:paraId="22C8F263" w14:textId="20EFC939" w:rsidR="005D18E8" w:rsidRDefault="00E2393D" w:rsidP="00B64AB8">
      <w:pPr>
        <w:pStyle w:val="BodyText"/>
      </w:pPr>
      <w:r>
        <w:rPr>
          <w:noProof/>
        </w:rPr>
        <w:lastRenderedPageBreak/>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35141E">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35141E">
                      <w:pPr>
                        <w:pStyle w:val="Code"/>
                      </w:pPr>
                      <w:r>
                        <w:t>model</w:t>
                      </w:r>
                      <w:r w:rsidRPr="0035141E">
                        <w:t>.show(</w:t>
                      </w:r>
                      <w:r>
                        <w:t>)</w:t>
                      </w:r>
                    </w:p>
                  </w:txbxContent>
                </v:textbox>
                <w10:anchorlock/>
              </v:shape>
            </w:pict>
          </mc:Fallback>
        </mc:AlternateContent>
      </w:r>
    </w:p>
    <w:p w14:paraId="12077DEF" w14:textId="19F3443A" w:rsidR="005D18E8" w:rsidRPr="006826F5" w:rsidRDefault="005D18E8" w:rsidP="00B64AB8">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B64AB8">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323F3E">
                            <w:pPr>
                              <w:pStyle w:val="Code"/>
                              <w:rPr>
                                <w:spacing w:val="-102"/>
                              </w:rPr>
                            </w:pPr>
                            <w:r w:rsidRPr="007D4B7C">
                              <w:rPr>
                                <w:spacing w:val="13"/>
                              </w:rPr>
                              <w:t>atoms</w:t>
                            </w:r>
                            <w:r w:rsidRPr="007D4B7C">
                              <w:t>.</w:t>
                            </w:r>
                            <w:r w:rsidRPr="007D4B7C">
                              <w:rPr>
                                <w:spacing w:val="16"/>
                              </w:rPr>
                              <w:t>occupation</w:t>
                            </w:r>
                            <w:r w:rsidRPr="007D4B7C">
                              <w:rPr>
                                <w:spacing w:val="-102"/>
                              </w:rPr>
                              <w:t xml:space="preserve"> </w:t>
                            </w:r>
                          </w:p>
                          <w:p w14:paraId="15F643F8" w14:textId="77777777" w:rsidR="00E15657" w:rsidRDefault="00E15657" w:rsidP="00323F3E">
                            <w:pPr>
                              <w:pStyle w:val="Code"/>
                            </w:pPr>
                            <w:r w:rsidRPr="007D4B7C">
                              <w:rPr>
                                <w:spacing w:val="13"/>
                              </w:rPr>
                              <w:t>atoms</w:t>
                            </w:r>
                            <w:r w:rsidRPr="007D4B7C">
                              <w:t>.tof_data</w:t>
                            </w:r>
                          </w:p>
                          <w:p w14:paraId="239A2FC7" w14:textId="77777777" w:rsidR="00E15657" w:rsidRDefault="00E15657" w:rsidP="00323F3E">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323F3E">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323F3E">
                      <w:pPr>
                        <w:pStyle w:val="Code"/>
                        <w:rPr>
                          <w:spacing w:val="-102"/>
                        </w:rPr>
                      </w:pPr>
                      <w:r w:rsidRPr="007D4B7C">
                        <w:rPr>
                          <w:spacing w:val="13"/>
                        </w:rPr>
                        <w:t>atoms</w:t>
                      </w:r>
                      <w:r w:rsidRPr="007D4B7C">
                        <w:t>.</w:t>
                      </w:r>
                      <w:r w:rsidRPr="007D4B7C">
                        <w:rPr>
                          <w:spacing w:val="16"/>
                        </w:rPr>
                        <w:t>occupation</w:t>
                      </w:r>
                      <w:r w:rsidRPr="007D4B7C">
                        <w:rPr>
                          <w:spacing w:val="-102"/>
                        </w:rPr>
                        <w:t xml:space="preserve"> </w:t>
                      </w:r>
                    </w:p>
                    <w:p w14:paraId="15F643F8" w14:textId="77777777" w:rsidR="00E15657" w:rsidRDefault="00E15657" w:rsidP="00323F3E">
                      <w:pPr>
                        <w:pStyle w:val="Code"/>
                      </w:pPr>
                      <w:r w:rsidRPr="007D4B7C">
                        <w:rPr>
                          <w:spacing w:val="13"/>
                        </w:rPr>
                        <w:t>atoms</w:t>
                      </w:r>
                      <w:r w:rsidRPr="007D4B7C">
                        <w:t>.tof_data</w:t>
                      </w:r>
                    </w:p>
                    <w:p w14:paraId="239A2FC7" w14:textId="77777777" w:rsidR="00E15657" w:rsidRDefault="00E15657" w:rsidP="00323F3E">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323F3E">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B64AB8">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B64AB8">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E31B34">
                            <w:pPr>
                              <w:pStyle w:val="Code"/>
                              <w:rPr>
                                <w:spacing w:val="13"/>
                              </w:rPr>
                            </w:pPr>
                            <w:r>
                              <w:rPr>
                                <w:spacing w:val="13"/>
                              </w:rPr>
                              <w:t>model.get_occupation_header()</w:t>
                            </w:r>
                          </w:p>
                          <w:p w14:paraId="67EFF7D8" w14:textId="77777777" w:rsidR="00E15657" w:rsidRPr="00636CA5" w:rsidRDefault="00E15657" w:rsidP="00E31B34">
                            <w:pPr>
                              <w:pStyle w:val="Code"/>
                            </w:pPr>
                            <w:r>
                              <w:rPr>
                                <w:spacing w:val="13"/>
                              </w:rP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E31B34">
                      <w:pPr>
                        <w:pStyle w:val="Code"/>
                        <w:rPr>
                          <w:spacing w:val="13"/>
                        </w:rPr>
                      </w:pPr>
                      <w:r>
                        <w:rPr>
                          <w:spacing w:val="13"/>
                        </w:rPr>
                        <w:t>model.get_occupation_header()</w:t>
                      </w:r>
                    </w:p>
                    <w:p w14:paraId="67EFF7D8" w14:textId="77777777" w:rsidR="00E15657" w:rsidRPr="00636CA5" w:rsidRDefault="00E15657" w:rsidP="00E31B34">
                      <w:pPr>
                        <w:pStyle w:val="Code"/>
                      </w:pPr>
                      <w:r>
                        <w:rPr>
                          <w:spacing w:val="13"/>
                        </w:rPr>
                        <w:t>model.get_tof_header()</w:t>
                      </w:r>
                    </w:p>
                  </w:txbxContent>
                </v:textbox>
                <w10:anchorlock/>
              </v:shape>
            </w:pict>
          </mc:Fallback>
        </mc:AlternateContent>
      </w:r>
    </w:p>
    <w:p w14:paraId="4261A132" w14:textId="77777777" w:rsidR="005D18E8" w:rsidRPr="00E31B34" w:rsidRDefault="005D18E8" w:rsidP="00B64AB8">
      <w:pPr>
        <w:pStyle w:val="BodyText"/>
      </w:pPr>
      <w:r w:rsidRPr="00E31B34">
        <w:t xml:space="preserve">The TOFs that are affiliated with the atoms object are TOFs averaged over the simulated time since the last </w:t>
      </w:r>
      <w:r w:rsidRPr="00E31B34">
        <w:rPr>
          <w:rStyle w:val="CodeChar"/>
        </w:rPr>
        <w:t>model.get_atoms()</w:t>
      </w:r>
      <w:r w:rsidR="00E31B34" w:rsidRPr="00E31B34">
        <w:t xml:space="preserve"> </w:t>
      </w:r>
      <w:r w:rsidRPr="00E31B34">
        <w:t xml:space="preserve">call. In contrast, </w:t>
      </w:r>
      <w:r w:rsidRPr="00E31B34">
        <w:rPr>
          <w:rStyle w:val="CodeChar"/>
        </w:rPr>
        <w:t>atoms.occupation</w:t>
      </w:r>
      <w:r w:rsidRPr="00E31B34">
        <w:t xml:space="preserve"> is the current occupation (identical to what is printed using the </w:t>
      </w:r>
      <w:r w:rsidRPr="00E31B34">
        <w:rPr>
          <w:rStyle w:val="CodeChar"/>
        </w:rPr>
        <w:t>model.print_coverages(</w:t>
      </w:r>
      <w:r w:rsidR="00E31B34" w:rsidRPr="00E31B34">
        <w:rPr>
          <w:rStyle w:val="CodeChar"/>
        </w:rPr>
        <w:t>)</w:t>
      </w:r>
      <w:r w:rsidR="00E31B34" w:rsidRPr="00E31B34">
        <w:t xml:space="preserve"> </w:t>
      </w:r>
      <w:r w:rsidRPr="00E31B34">
        <w:t>command).</w:t>
      </w:r>
    </w:p>
    <w:p w14:paraId="3671CC9D" w14:textId="6FABC0B6" w:rsidR="005D18E8" w:rsidRDefault="005D18E8" w:rsidP="00B64AB8">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B64AB8">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EC309E">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EC309E">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B64AB8">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r w:rsidRPr="00E31B34">
        <w:rPr>
          <w:rStyle w:val="CodeChar"/>
        </w:rPr>
        <w:t>sample_size</w:t>
      </w:r>
      <w:r w:rsidRPr="00E31B34">
        <w:t xml:space="preserve"> parameter. In each case check carefully that the desired observable is sampled good enough! The parameter </w:t>
      </w:r>
      <w:r w:rsidRPr="00E31B34">
        <w:rPr>
          <w:rStyle w:val="CodeChar"/>
        </w:rPr>
        <w:t>tof_method</w:t>
      </w:r>
      <w:r w:rsidRPr="00E31B34">
        <w:t xml:space="preserve"> allows switching between two different methods for</w:t>
      </w:r>
      <w:r w:rsidR="00E15657">
        <w:t xml:space="preserve"> evaluating TOF</w:t>
      </w:r>
      <w:r w:rsidRPr="00E31B34">
        <w:t>s. The default method ’procstat’ evaluates the procstat counter, i.e. simply the number of executed events in the simulated time interval. ’integ’ will evaluate the number of times the reaction could be evaluated in the simulated time interval based on the local configurations and the rate constant.</w:t>
      </w:r>
    </w:p>
    <w:p w14:paraId="516733E7" w14:textId="0CD4CAE1" w:rsidR="005D18E8" w:rsidRDefault="005D18E8" w:rsidP="00A23F0F">
      <w:pPr>
        <w:pStyle w:val="BodyText"/>
      </w:pPr>
      <w:r w:rsidRPr="00B64AB8">
        <w:t xml:space="preserve">The output of </w:t>
      </w:r>
      <w:r w:rsidRPr="00B64AB8">
        <w:rPr>
          <w:rStyle w:val="CodeChar"/>
        </w:rPr>
        <w:t>model.get_std_sampled_data(</w:t>
      </w:r>
      <w:r w:rsidR="00B64AB8">
        <w:rPr>
          <w:rStyle w:val="CodeChar"/>
        </w:rPr>
        <w:t>)</w:t>
      </w:r>
      <w:r w:rsidR="00B64AB8" w:rsidRPr="00B64AB8">
        <w:t xml:space="preserve"> </w:t>
      </w:r>
      <w:r w:rsidRPr="00B64AB8">
        <w:t xml:space="preserve">is determined by the parameter output, which can </w:t>
      </w:r>
      <w:r w:rsidRPr="00A23F0F">
        <w:t xml:space="preserve">be set to ’str’ or ’dict’. The default ’str’ returns a text string containing first the values of all adjustable parameters, then the TOF(s) and coverages, and finally the total sampled kmc time, the total simulated kmc time (including also the time simulated before the </w:t>
      </w:r>
      <w:r w:rsidRPr="00A23F0F">
        <w:rPr>
          <w:rStyle w:val="CodeChar"/>
        </w:rPr>
        <w:t>model.get_std_sampled_data()</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r w:rsidRPr="00A23F0F">
        <w:rPr>
          <w:rStyle w:val="CodeChar"/>
        </w:rPr>
        <w:t>split()</w:t>
      </w:r>
      <w:r w:rsidRPr="00A23F0F">
        <w:t xml:space="preserve"> command:</w:t>
      </w:r>
    </w:p>
    <w:p w14:paraId="03A1E2EB" w14:textId="5AE73AEA" w:rsidR="00EE72F9" w:rsidRPr="00B64AB8" w:rsidRDefault="00EE72F9" w:rsidP="00A23F0F">
      <w:pPr>
        <w:pStyle w:val="BodyText"/>
      </w:pPr>
      <w:r>
        <w:rPr>
          <w:noProof/>
        </w:rPr>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EE72F9">
                            <w:pPr>
                              <w:pStyle w:val="Code"/>
                            </w:pPr>
                            <w:r>
                              <w:t xml:space="preserve">data = </w:t>
                            </w:r>
                            <w:r w:rsidRPr="00E31B34">
                              <w:t>model.get_std_sampled_data(samples</w:t>
                            </w:r>
                            <w:r>
                              <w:t>=10</w:t>
                            </w:r>
                            <w:r w:rsidRPr="00E31B34">
                              <w:t>, sample_size</w:t>
                            </w:r>
                            <w:r>
                              <w:t>=1e6)</w:t>
                            </w:r>
                          </w:p>
                          <w:p w14:paraId="23179621" w14:textId="5DC5F2C9" w:rsidR="00E15657" w:rsidRDefault="00E15657" w:rsidP="00EE72F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EE72F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EE72F9">
                      <w:pPr>
                        <w:pStyle w:val="Code"/>
                      </w:pPr>
                      <w:r>
                        <w:t xml:space="preserve">data = </w:t>
                      </w:r>
                      <w:r w:rsidRPr="00E31B34">
                        <w:t>model.get_std_sampled_data(samples</w:t>
                      </w:r>
                      <w:r>
                        <w:t>=10</w:t>
                      </w:r>
                      <w:r w:rsidRPr="00E31B34">
                        <w:t>, sample_size</w:t>
                      </w:r>
                      <w:r>
                        <w:t>=1e6)</w:t>
                      </w:r>
                    </w:p>
                    <w:p w14:paraId="23179621" w14:textId="5DC5F2C9" w:rsidR="00E15657" w:rsidRDefault="00E15657" w:rsidP="00EE72F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EE72F9">
                      <w:pPr>
                        <w:pStyle w:val="Code"/>
                      </w:pPr>
                      <w:r>
                        <w:t>print(L)</w:t>
                      </w:r>
                    </w:p>
                  </w:txbxContent>
                </v:textbox>
                <w10:anchorlock/>
              </v:shape>
            </w:pict>
          </mc:Fallback>
        </mc:AlternateContent>
      </w:r>
    </w:p>
    <w:p w14:paraId="7F3F15E8" w14:textId="77777777" w:rsidR="005D18E8" w:rsidRPr="00B64AB8" w:rsidRDefault="005D18E8" w:rsidP="00B64AB8">
      <w:pPr>
        <w:pStyle w:val="BodyText"/>
      </w:pPr>
      <w:r w:rsidRPr="00A23F0F">
        <w:t>Alternatively, output=’dict’ returns the above information in the form of a Python dictionary. For example,</w:t>
      </w:r>
      <w:r w:rsidRPr="00B64AB8">
        <w:t xml:space="preserve"> the TOF for CO oxidation can be retrieved using the command:</w:t>
      </w:r>
    </w:p>
    <w:p w14:paraId="381B9D7C" w14:textId="720949D6" w:rsidR="005D18E8" w:rsidRDefault="00EC309E" w:rsidP="00B64AB8">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EC309E">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EC309E">
                            <w:pPr>
                              <w:pStyle w:val="Code"/>
                            </w:pPr>
                            <w:r>
                              <w:t>print(output_dict)</w:t>
                            </w:r>
                          </w:p>
                          <w:p w14:paraId="103C2FF6" w14:textId="3014B8EA" w:rsidR="00E15657" w:rsidRDefault="00E15657" w:rsidP="00EC309E">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EC309E">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EC309E">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EC309E">
                      <w:pPr>
                        <w:pStyle w:val="Code"/>
                      </w:pPr>
                      <w:r>
                        <w:t>print(output_dict)</w:t>
                      </w:r>
                    </w:p>
                    <w:p w14:paraId="103C2FF6" w14:textId="3014B8EA" w:rsidR="00E15657" w:rsidRDefault="00E15657" w:rsidP="00EC309E">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EC309E">
                      <w:pPr>
                        <w:pStyle w:val="Code"/>
                      </w:pPr>
                      <w:r>
                        <w:t>print(TOF_CO)</w:t>
                      </w:r>
                    </w:p>
                  </w:txbxContent>
                </v:textbox>
                <w10:anchorlock/>
              </v:shape>
            </w:pict>
          </mc:Fallback>
        </mc:AlternateContent>
      </w:r>
    </w:p>
    <w:p w14:paraId="167573EB" w14:textId="77777777" w:rsidR="005D18E8" w:rsidRPr="00EC309E" w:rsidRDefault="005D18E8" w:rsidP="00EC309E">
      <w:pPr>
        <w:pStyle w:val="BodyText"/>
        <w:numPr>
          <w:ilvl w:val="0"/>
          <w:numId w:val="32"/>
        </w:numPr>
      </w:pPr>
      <w:r w:rsidRPr="00EC309E">
        <w:t>Access to the Fortran modules:</w:t>
      </w:r>
    </w:p>
    <w:p w14:paraId="5A0445BA" w14:textId="77777777" w:rsidR="00D27F8E" w:rsidRDefault="005D18E8" w:rsidP="00D27F8E">
      <w:pPr>
        <w:pStyle w:val="BodyText"/>
      </w:pPr>
      <w:r w:rsidRPr="00D27F8E">
        <w:t>The above commands are often sufficient when running and simulating a kmcos model, but in certain cases direct access to the Fortran data structures and methods is desirable. The Fortran modules base, lattice, and proclist are atttributes of the model instance kmc_model.so. This model instance can be explored using ipython and &lt;TAB&gt;:</w:t>
      </w:r>
    </w:p>
    <w:p w14:paraId="100AED78" w14:textId="6BF2BB31" w:rsidR="005D18E8" w:rsidRPr="00D27F8E" w:rsidRDefault="00EC309E" w:rsidP="00D27F8E">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D27F8E">
                            <w:pPr>
                              <w:pStyle w:val="Code"/>
                            </w:pPr>
                            <w:r w:rsidRPr="00D27F8E">
                              <w:t>model.base.&lt;TAB&gt;</w:t>
                            </w:r>
                          </w:p>
                          <w:p w14:paraId="6DC14200" w14:textId="0C156FA9" w:rsidR="00E15657" w:rsidRPr="00D27F8E" w:rsidRDefault="00E15657" w:rsidP="00D27F8E">
                            <w:pPr>
                              <w:pStyle w:val="Code"/>
                            </w:pPr>
                            <w:r w:rsidRPr="00D27F8E">
                              <w:t>model.lattice.&lt;TAB&gt;</w:t>
                            </w:r>
                          </w:p>
                          <w:p w14:paraId="73C8FFB5" w14:textId="3B81AA84" w:rsidR="00E15657" w:rsidRPr="00D27F8E" w:rsidRDefault="00E15657" w:rsidP="00D27F8E">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D27F8E">
                      <w:pPr>
                        <w:pStyle w:val="Code"/>
                      </w:pPr>
                      <w:r w:rsidRPr="00D27F8E">
                        <w:t>model.base.&lt;TAB&gt;</w:t>
                      </w:r>
                    </w:p>
                    <w:p w14:paraId="6DC14200" w14:textId="0C156FA9" w:rsidR="00E15657" w:rsidRPr="00D27F8E" w:rsidRDefault="00E15657" w:rsidP="00D27F8E">
                      <w:pPr>
                        <w:pStyle w:val="Code"/>
                      </w:pPr>
                      <w:r w:rsidRPr="00D27F8E">
                        <w:t>model.lattice.&lt;TAB&gt;</w:t>
                      </w:r>
                    </w:p>
                    <w:p w14:paraId="73C8FFB5" w14:textId="3B81AA84" w:rsidR="00E15657" w:rsidRPr="00D27F8E" w:rsidRDefault="00E15657" w:rsidP="00D27F8E">
                      <w:pPr>
                        <w:pStyle w:val="Code"/>
                      </w:pPr>
                      <w:r w:rsidRPr="00D27F8E">
                        <w:t>model.proclist.&lt;TAB&gt;</w:t>
                      </w:r>
                    </w:p>
                  </w:txbxContent>
                </v:textbox>
                <w10:anchorlock/>
              </v:shape>
            </w:pict>
          </mc:Fallback>
        </mc:AlternateContent>
      </w:r>
    </w:p>
    <w:p w14:paraId="0E44CC1E" w14:textId="21030F1D" w:rsidR="005D18E8" w:rsidRDefault="005D18E8" w:rsidP="00EC309E">
      <w:pPr>
        <w:pStyle w:val="BodyText"/>
        <w:numPr>
          <w:ilvl w:val="0"/>
          <w:numId w:val="32"/>
        </w:numPr>
      </w:pPr>
      <w:r w:rsidRPr="00EC309E">
        <w:lastRenderedPageBreak/>
        <w:t>Deallocating</w:t>
      </w:r>
      <w:r>
        <w:rPr>
          <w:spacing w:val="1"/>
        </w:rPr>
        <w:t xml:space="preserve"> </w:t>
      </w:r>
      <w:r>
        <w:t>memory:</w:t>
      </w:r>
    </w:p>
    <w:p w14:paraId="0D678742" w14:textId="7F2AD12B" w:rsidR="00EC309E" w:rsidRDefault="00EC309E" w:rsidP="00EC309E">
      <w:pPr>
        <w:tabs>
          <w:tab w:val="left" w:pos="723"/>
        </w:tabs>
        <w:spacing w:before="90" w:after="120"/>
      </w:pPr>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EC309E">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EC309E">
                      <w:pPr>
                        <w:pStyle w:val="Code"/>
                      </w:pPr>
                      <w:r w:rsidRPr="00EC309E">
                        <w:t>model.deallocate()</w:t>
                      </w:r>
                    </w:p>
                  </w:txbxContent>
                </v:textbox>
                <w10:anchorlock/>
              </v:shape>
            </w:pict>
          </mc:Fallback>
        </mc:AlternateContent>
      </w:r>
    </w:p>
    <w:p w14:paraId="0057653B" w14:textId="77777777" w:rsidR="005D18E8" w:rsidRPr="00EC309E" w:rsidRDefault="005D18E8" w:rsidP="00EC309E">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EC309E">
      <w:pPr>
        <w:pStyle w:val="BodyText"/>
      </w:pPr>
      <w:r w:rsidRPr="00EC309E">
        <w:t>Reset model:</w:t>
      </w:r>
    </w:p>
    <w:p w14:paraId="4E6C4872" w14:textId="7B567699" w:rsidR="00EC309E" w:rsidRPr="00EC309E" w:rsidRDefault="001554BD" w:rsidP="00EC309E">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1554BD">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1554BD">
                      <w:pPr>
                        <w:pStyle w:val="Code"/>
                      </w:pPr>
                      <w:r w:rsidRPr="00EC309E">
                        <w:t>model.reset()</w:t>
                      </w:r>
                    </w:p>
                  </w:txbxContent>
                </v:textbox>
                <w10:anchorlock/>
              </v:shape>
            </w:pict>
          </mc:Fallback>
        </mc:AlternateContent>
      </w:r>
    </w:p>
    <w:p w14:paraId="14285FB5" w14:textId="52693B04" w:rsidR="005D18E8" w:rsidRDefault="005D18E8" w:rsidP="00B64AB8">
      <w:pPr>
        <w:pStyle w:val="BodyText"/>
      </w:pPr>
      <w:r w:rsidRPr="00EC309E">
        <w:t xml:space="preserve">This command is called after </w:t>
      </w:r>
      <w:r w:rsidRPr="00EC309E">
        <w:rPr>
          <w:rStyle w:val="CodeChar"/>
        </w:rPr>
        <w:t>model.deallocate()</w:t>
      </w:r>
      <w:r w:rsidRPr="00EC309E">
        <w:t xml:space="preserve"> in order to reset the model to its initial state.</w:t>
      </w:r>
    </w:p>
    <w:p w14:paraId="6BEC69C9" w14:textId="700CC766" w:rsidR="005D18E8" w:rsidRPr="004C285C" w:rsidRDefault="005D18E8" w:rsidP="004C285C">
      <w:pPr>
        <w:pStyle w:val="Heading2"/>
      </w:pPr>
      <w:bookmarkStart w:id="31" w:name="Client_scripts"/>
      <w:bookmarkStart w:id="32" w:name="_Toc98495193"/>
      <w:bookmarkEnd w:id="31"/>
      <w:r w:rsidRPr="004C285C">
        <w:t xml:space="preserve">Client </w:t>
      </w:r>
      <w:r w:rsidR="0027775E" w:rsidRPr="004C285C">
        <w:t>S</w:t>
      </w:r>
      <w:r w:rsidRPr="004C285C">
        <w:t>cripts</w:t>
      </w:r>
      <w:bookmarkEnd w:id="32"/>
    </w:p>
    <w:p w14:paraId="67A32559" w14:textId="35B9A1FC" w:rsidR="005D18E8" w:rsidRPr="00E31B34" w:rsidRDefault="005D18E8" w:rsidP="20E57E0C">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78DCC5BC" w14:textId="04DA905A" w:rsidR="005D18E8" w:rsidRPr="004C285C" w:rsidRDefault="005D18E8" w:rsidP="004C285C">
      <w:pPr>
        <w:pStyle w:val="Heading3"/>
      </w:pPr>
      <w:bookmarkStart w:id="33" w:name="Generating_an_Arrhenius_plot."/>
      <w:bookmarkStart w:id="34" w:name="_Toc98495194"/>
      <w:bookmarkEnd w:id="33"/>
      <w:r w:rsidRPr="004C285C">
        <w:t xml:space="preserve">Generating an Arrhenius </w:t>
      </w:r>
      <w:r w:rsidR="0027775E" w:rsidRPr="004C285C">
        <w:t>P</w:t>
      </w:r>
      <w:r w:rsidRPr="004C285C">
        <w:t>lot</w:t>
      </w:r>
      <w:bookmarkEnd w:id="34"/>
    </w:p>
    <w:p w14:paraId="630AD960" w14:textId="4FB32DDB" w:rsidR="00840B22" w:rsidRDefault="005D18E8" w:rsidP="00B64AB8">
      <w:pPr>
        <w:pStyle w:val="BodyText"/>
        <w:rPr>
          <w:rFonts w:eastAsiaTheme="minorEastAsia"/>
        </w:rPr>
      </w:pPr>
      <w:r>
        <w:t>As a first example of a client script, we will see how to build an Arrhenius plot (i.e. log(TOF ) vs. 1/T ) for the RuO</w:t>
      </w:r>
      <w:r w:rsidR="00754FCE" w:rsidRPr="20E57E0C">
        <w:rPr>
          <w:vertAlign w:val="subscript"/>
        </w:rPr>
        <w:t>2</w:t>
      </w:r>
      <w:r w:rsidRPr="20E57E0C">
        <w:rPr>
          <w:rFonts w:eastAsiaTheme="minorEastAsia"/>
        </w:rPr>
        <w:t xml:space="preserve"> CO oxidation model. </w:t>
      </w:r>
      <w:r w:rsidR="00304B1C">
        <w:rPr>
          <w:rFonts w:eastAsiaTheme="minorEastAsia"/>
        </w:rPr>
        <w:t>This type of analysis is used heavily in the catalysis community for understanding temperature effects on</w:t>
      </w:r>
      <w:r w:rsidR="0062632D">
        <w:rPr>
          <w:rFonts w:eastAsiaTheme="minorEastAsia"/>
        </w:rPr>
        <w:t xml:space="preserve"> reaction rates and how this</w:t>
      </w:r>
      <w:r w:rsidR="00304B1C">
        <w:rPr>
          <w:rFonts w:eastAsiaTheme="minorEastAsia"/>
        </w:rPr>
        <w:t xml:space="preserve"> relate</w:t>
      </w:r>
      <w:r w:rsidR="0062632D">
        <w:rPr>
          <w:rFonts w:eastAsiaTheme="minorEastAsia"/>
        </w:rPr>
        <w:t>s</w:t>
      </w:r>
      <w:r w:rsidR="00304B1C">
        <w:rPr>
          <w:rFonts w:eastAsiaTheme="minorEastAsia"/>
        </w:rPr>
        <w:t xml:space="preserve"> to the reaction mechanism</w:t>
      </w:r>
      <w:r w:rsidR="0062632D">
        <w:rPr>
          <w:rFonts w:eastAsiaTheme="minorEastAsia"/>
        </w:rPr>
        <w:t>. In case the reaction mechanism involves a single thermally activated rate-limiting step, the Arrhenius plot will be a straight line, from which the apparent activation energy,</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m:t>
            </m:r>
          </m:e>
          <m:sub>
            <m:r>
              <m:rPr>
                <m:sty m:val="p"/>
              </m:rPr>
              <w:rPr>
                <w:rFonts w:ascii="Cambria Math" w:eastAsiaTheme="minorEastAsia" w:hAnsi="Cambria Math"/>
              </w:rPr>
              <m:t>a</m:t>
            </m:r>
          </m:sub>
        </m:sSub>
      </m:oMath>
      <w:r w:rsidR="0062632D">
        <w:rPr>
          <w:rFonts w:eastAsiaTheme="minorEastAsia"/>
        </w:rPr>
        <w:t xml:space="preserve"> , and the pre-exponential factor, </w:t>
      </w:r>
      <m:oMath>
        <m:r>
          <w:rPr>
            <w:rFonts w:ascii="Cambria Math" w:eastAsiaTheme="minorEastAsia" w:hAnsi="Cambria Math"/>
          </w:rPr>
          <m:t>A</m:t>
        </m:r>
      </m:oMath>
      <w:r w:rsidR="0062632D">
        <w:rPr>
          <w:rFonts w:eastAsiaTheme="minorEastAsia"/>
        </w:rPr>
        <w:t>, can be determined, i.e.</w:t>
      </w:r>
    </w:p>
    <w:p w14:paraId="623EEFB4" w14:textId="7BF67335" w:rsidR="0062632D" w:rsidRDefault="00F3068E" w:rsidP="00B64AB8">
      <w:pPr>
        <w:pStyle w:val="BodyText"/>
        <w:rPr>
          <w:rFonts w:eastAsiaTheme="minorEastAsia"/>
        </w:rPr>
      </w:pPr>
      <m:oMath>
        <m:r>
          <w:rPr>
            <w:rFonts w:ascii="Cambria Math" w:eastAsiaTheme="minorEastAsia" w:hAnsi="Cambria Math"/>
          </w:rPr>
          <m:t>r=A∙</m:t>
        </m:r>
        <m:r>
          <m:rPr>
            <m:sty m:val="p"/>
          </m:rPr>
          <w:rPr>
            <w:rFonts w:ascii="Cambria Math" w:eastAsiaTheme="minorEastAsia" w:hAnsi="Cambria Math"/>
          </w:rPr>
          <m:t>exp</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m:rPr>
                        <m:sty m:val="p"/>
                      </m:rP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den>
            </m:f>
          </m:e>
        </m:d>
      </m:oMath>
      <w:r w:rsidR="0062632D">
        <w:rPr>
          <w:rFonts w:eastAsiaTheme="minorEastAsia"/>
        </w:rPr>
        <w:t xml:space="preserve"> ,</w:t>
      </w:r>
    </w:p>
    <w:p w14:paraId="117B0C28" w14:textId="2E913964" w:rsidR="0062632D" w:rsidRDefault="0062632D" w:rsidP="00B64AB8">
      <w:pPr>
        <w:pStyle w:val="BodyText"/>
        <w:rPr>
          <w:rFonts w:eastAsiaTheme="minorEastAsia"/>
        </w:rPr>
      </w:pPr>
      <w:r>
        <w:rPr>
          <w:rFonts w:eastAsiaTheme="minorEastAsia"/>
        </w:rPr>
        <w:t>where</w:t>
      </w:r>
      <w:r w:rsidR="00F3068E">
        <w:rPr>
          <w:rFonts w:eastAsiaTheme="minorEastAsia"/>
        </w:rPr>
        <w:t xml:space="preserve"> </w:t>
      </w:r>
      <m:oMath>
        <m:r>
          <w:rPr>
            <w:rFonts w:ascii="Cambria Math" w:eastAsiaTheme="minorEastAsia" w:hAnsi="Cambria Math"/>
          </w:rPr>
          <m:t>r</m:t>
        </m:r>
      </m:oMath>
      <w:r w:rsidR="00F3068E">
        <w:rPr>
          <w:rFonts w:eastAsiaTheme="minorEastAsia"/>
        </w:rPr>
        <w:t xml:space="preserve"> is the reaction rate (same as TOF) an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B</m:t>
            </m:r>
          </m:sub>
        </m:sSub>
      </m:oMath>
      <w:r>
        <w:rPr>
          <w:rFonts w:eastAsiaTheme="minorEastAsia"/>
        </w:rPr>
        <w:t xml:space="preserve"> is the Boltzmann constant.</w:t>
      </w:r>
      <w:r w:rsidR="00B15397">
        <w:rPr>
          <w:rFonts w:eastAsiaTheme="minorEastAsia"/>
        </w:rPr>
        <w:t xml:space="preserve"> A </w:t>
      </w:r>
      <w:r w:rsidR="003439E9">
        <w:rPr>
          <w:rFonts w:eastAsiaTheme="minorEastAsia"/>
        </w:rPr>
        <w:t xml:space="preserve">detailed discussion of the </w:t>
      </w:r>
      <w:r w:rsidR="00B15397">
        <w:rPr>
          <w:rFonts w:eastAsiaTheme="minorEastAsia"/>
        </w:rPr>
        <w:t xml:space="preserve">meaning of the </w:t>
      </w:r>
      <w:r w:rsidR="003439E9">
        <w:rPr>
          <w:rFonts w:eastAsiaTheme="minorEastAsia"/>
        </w:rPr>
        <w:t xml:space="preserve">apparent activation energy can be found in Ref. </w:t>
      </w:r>
      <w:r w:rsidR="003439E9">
        <w:rPr>
          <w:rFonts w:eastAsiaTheme="minorEastAsia"/>
        </w:rPr>
        <w:fldChar w:fldCharType="begin"/>
      </w:r>
      <w:r w:rsidR="003439E9">
        <w:rPr>
          <w:rFonts w:eastAsiaTheme="minorEastAsia"/>
        </w:rPr>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rPr>
          <w:rFonts w:eastAsiaTheme="minorEastAsia"/>
        </w:rPr>
        <w:fldChar w:fldCharType="separate"/>
      </w:r>
      <w:r w:rsidR="003439E9">
        <w:rPr>
          <w:rFonts w:eastAsiaTheme="minorEastAsia"/>
          <w:noProof/>
        </w:rPr>
        <w:t>[8]</w:t>
      </w:r>
      <w:r w:rsidR="003439E9">
        <w:rPr>
          <w:rFonts w:eastAsiaTheme="minorEastAsia"/>
        </w:rPr>
        <w:fldChar w:fldCharType="end"/>
      </w:r>
      <w:r w:rsidR="003439E9">
        <w:rPr>
          <w:rFonts w:eastAsiaTheme="minorEastAsia"/>
        </w:rPr>
        <w:t>.</w:t>
      </w:r>
    </w:p>
    <w:p w14:paraId="044AC7A5" w14:textId="52047EA3" w:rsidR="000D63E5" w:rsidRPr="00840B22" w:rsidRDefault="005D18E8" w:rsidP="00B64AB8">
      <w:pPr>
        <w:pStyle w:val="BodyText"/>
        <w:rPr>
          <w:rFonts w:eastAsiaTheme="minorEastAsia"/>
        </w:rPr>
      </w:pPr>
      <w:r w:rsidRPr="20E57E0C">
        <w:rPr>
          <w:rFonts w:eastAsiaTheme="minorEastAsia"/>
        </w:rPr>
        <w:t>Be sure that you are in the kmcos virtual environment by entering this command in the terminal: source ~/VENV/kmcos/bin/activate. The example script plot_arrhenius.py can be found in the</w:t>
      </w:r>
      <w:r w:rsidR="00B81CF5">
        <w:rPr>
          <w:rFonts w:eastAsiaTheme="minorEastAsia"/>
        </w:rPr>
        <w:t xml:space="preserve"> directory of the compiled model: </w:t>
      </w:r>
      <w:r w:rsidR="00B81CF5" w:rsidRPr="003B149C">
        <w:t>intro2kmcos/ta</w:t>
      </w:r>
      <w:r w:rsidR="00B81CF5">
        <w:t>sk_material/</w:t>
      </w:r>
      <w:r w:rsidR="00D92739" w:rsidRPr="00D92739">
        <w:t>COoxRuO2</w:t>
      </w:r>
      <w:r w:rsidR="00B81CF5" w:rsidRPr="00B81CF5">
        <w:t>_local_smart</w:t>
      </w:r>
      <w:r w:rsidR="00B81CF5">
        <w:t>.</w:t>
      </w:r>
      <w:r w:rsidR="00840B22">
        <w:rPr>
          <w:rFonts w:eastAsiaTheme="minorEastAsia"/>
        </w:rPr>
        <w:t xml:space="preserve"> You can run it </w:t>
      </w:r>
      <w:r w:rsidR="00840B22">
        <w:t>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B64AB8">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7067B5">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7067B5">
                      <w:pPr>
                        <w:pStyle w:val="Code"/>
                      </w:pPr>
                      <w:r>
                        <w:t>python3 plot_arrhenius.py</w:t>
                      </w:r>
                    </w:p>
                  </w:txbxContent>
                </v:textbox>
                <w10:anchorlock/>
              </v:shape>
            </w:pict>
          </mc:Fallback>
        </mc:AlternateContent>
      </w:r>
    </w:p>
    <w:p w14:paraId="294A0C07" w14:textId="514D0398" w:rsidR="00840B22" w:rsidRDefault="00840B22" w:rsidP="00B64AB8">
      <w:pPr>
        <w:pStyle w:val="BodyText"/>
      </w:pPr>
      <w:r>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p>
    <w:p w14:paraId="701A6F36" w14:textId="3527375E" w:rsidR="005D18E8" w:rsidRPr="004C285C" w:rsidRDefault="00F43D03" w:rsidP="004C285C">
      <w:pPr>
        <w:pStyle w:val="Heading3"/>
      </w:pPr>
      <w:bookmarkStart w:id="35" w:name="TASK_2:_TOF_and_coverages_vs_p_diagrams."/>
      <w:bookmarkStart w:id="36" w:name="_Toc98495195"/>
      <w:bookmarkEnd w:id="35"/>
      <w:r>
        <w:t>TASK</w:t>
      </w:r>
      <w:r w:rsidR="008A289C">
        <w:t xml:space="preserve"> </w:t>
      </w:r>
      <w:r>
        <w:t>1</w:t>
      </w:r>
      <w:r w:rsidR="00E81C44" w:rsidRPr="004C285C">
        <w:t xml:space="preserve">: </w:t>
      </w:r>
      <w:r w:rsidR="005D18E8" w:rsidRPr="004C285C">
        <w:t>TOF and coverages vs p diagrams</w:t>
      </w:r>
      <w:bookmarkEnd w:id="36"/>
    </w:p>
    <w:p w14:paraId="41296427" w14:textId="720ABEA3" w:rsidR="005D18E8" w:rsidRDefault="005D18E8" w:rsidP="007D7C43">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pCO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396378" w:rsidP="007067B5">
      <w:pPr>
        <w:pStyle w:val="BodyText"/>
        <w:rPr>
          <w:rFonts w:eastAsiaTheme="minorEastAsia"/>
        </w:rPr>
      </w:pPr>
      <m:oMath>
        <m:sSubSup>
          <m:sSubSupPr>
            <m:ctrlPr>
              <w:rPr>
                <w:rFonts w:ascii="Cambria Math" w:hAnsi="Cambria Math"/>
                <w:i/>
              </w:rPr>
            </m:ctrlPr>
          </m:sSubSupPr>
          <m:e>
            <m:r>
              <w:rPr>
                <w:rFonts w:ascii="Cambria Math" w:hAnsi="Cambria Math"/>
              </w:rPr>
              <m:t>k</m:t>
            </m:r>
          </m:e>
          <m:sub>
            <m:r>
              <w:rPr>
                <w:rFonts w:ascii="Cambria Math" w:hAnsi="Cambria Math"/>
              </w:rPr>
              <m:t>i,st</m:t>
            </m:r>
          </m:sub>
          <m:sup>
            <m:r>
              <m:rPr>
                <m:sty m:val="p"/>
              </m:rPr>
              <w:rPr>
                <w:rFonts w:ascii="Cambria Math" w:hAnsi="Cambria Math"/>
              </w:rPr>
              <m:t>ad</m:t>
            </m:r>
          </m:sup>
        </m:sSubSup>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t</m:t>
            </m:r>
          </m:sub>
        </m:sSub>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st</m:t>
                </m:r>
              </m:sub>
            </m:sSub>
          </m:num>
          <m:den>
            <m:rad>
              <m:radPr>
                <m:degHide m:val="1"/>
                <m:ctrlPr>
                  <w:rPr>
                    <w:rFonts w:ascii="Cambria Math" w:hAnsi="Cambria Math"/>
                    <w:i/>
                  </w:rPr>
                </m:ctrlPr>
              </m:radPr>
              <m:deg/>
              <m:e>
                <m:r>
                  <w:rPr>
                    <w:rFonts w:ascii="Cambria Math" w:hAnsi="Cambria Math"/>
                  </w:rPr>
                  <m:t>2π</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i/>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7D7C43">
      <w:pPr>
        <w:pStyle w:val="BodyText"/>
      </w:pPr>
      <w:r>
        <w:rPr>
          <w:rFonts w:eastAsiaTheme="minorEastAsia"/>
        </w:rP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eastAsiaTheme="minorEastAsia"/>
        </w:rP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are the partial pressure and mass, respectively, of </w:t>
      </w:r>
      <w:r>
        <w:t xml:space="preserve">species </w:t>
      </w:r>
      <m:oMath>
        <m:r>
          <w:rPr>
            <w:rFonts w:ascii="Cambria Math" w:hAnsi="Cambria Math"/>
          </w:rPr>
          <m:t>i</m:t>
        </m:r>
      </m:oMath>
      <w:r w:rsidR="009D115E">
        <w:rPr>
          <w:rFonts w:eastAsiaTheme="minorEastAsia"/>
        </w:rPr>
        <w:t>.</w:t>
      </w:r>
      <w:r>
        <w:rPr>
          <w:rFonts w:eastAsiaTheme="minor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rPr>
          <w:rFonts w:eastAsiaTheme="minorEastAsia"/>
        </w:rPr>
        <w:t xml:space="preserve"> is the </w:t>
      </w:r>
      <w:r w:rsidR="004714C5">
        <w:rPr>
          <w:rFonts w:eastAsiaTheme="minorEastAsia"/>
        </w:rPr>
        <w:t xml:space="preserve">temperature-dependent </w:t>
      </w:r>
      <w:r>
        <w:rPr>
          <w:rFonts w:eastAsiaTheme="minorEastAsia"/>
        </w:rPr>
        <w:t xml:space="preserve">sticking coefficient of species </w:t>
      </w:r>
      <m:oMath>
        <m:r>
          <w:rPr>
            <w:rFonts w:ascii="Cambria Math" w:hAnsi="Cambria Math"/>
          </w:rPr>
          <m:t>i</m:t>
        </m:r>
      </m:oMath>
      <w:r>
        <w:t xml:space="preserve"> onto the site </w:t>
      </w:r>
      <m:oMath>
        <m:r>
          <w:rPr>
            <w:rFonts w:ascii="Cambria Math" w:hAnsi="Cambria Math"/>
          </w:rPr>
          <m:t>st</m:t>
        </m:r>
      </m:oMath>
      <w:r>
        <w:rPr>
          <w:rFonts w:eastAsiaTheme="minorEastAsia"/>
        </w:rPr>
        <w:t>, which is often ass</w:t>
      </w:r>
      <w:r w:rsidR="009D115E">
        <w:rPr>
          <w:rFonts w:eastAsiaTheme="minorEastAsia"/>
        </w:rPr>
        <w:t>umed to be unity</w:t>
      </w:r>
      <w:r w:rsidR="004714C5">
        <w:rPr>
          <w:rFonts w:eastAsiaTheme="minorEastAsia"/>
        </w:rPr>
        <w:t xml:space="preserve"> if no other information is available</w:t>
      </w:r>
      <w:r w:rsidR="009D115E">
        <w:rPr>
          <w:rFonts w:eastAsiaTheme="minorEastAsia"/>
        </w:rPr>
        <w:t xml:space="preserve">. You can find all of the rate constant expressions used in the CO oxidation model in the file </w:t>
      </w:r>
      <w:r w:rsidR="009D115E" w:rsidRPr="009D115E">
        <w:rPr>
          <w:rFonts w:eastAsiaTheme="minorEastAsia"/>
        </w:rPr>
        <w:t>kmc_settings.py</w:t>
      </w:r>
      <w:r w:rsidR="009D115E">
        <w:rPr>
          <w:rFonts w:eastAsiaTheme="minorEastAsia"/>
        </w:rPr>
        <w:t>.</w:t>
      </w:r>
    </w:p>
    <w:p w14:paraId="118B5397" w14:textId="20B33459" w:rsidR="005D18E8" w:rsidRDefault="005D18E8" w:rsidP="00EE72F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r w:rsidR="003C7348" w:rsidRPr="003C7348">
        <w:t>model.get_std_sampled_data</w:t>
      </w:r>
      <w:r w:rsidR="003C7348">
        <w:t>() function</w:t>
      </w:r>
      <w:r w:rsidR="003C7348" w:rsidRPr="003C7348">
        <w:t xml:space="preserve"> </w:t>
      </w:r>
      <w:r w:rsidRPr="00EE72F9">
        <w:t>are ’CO_oxidation’, ’CO_ruo2_bridge’, ’CO_ruo2_cus’, ’O_</w:t>
      </w:r>
      <w:r w:rsidR="003C7348">
        <w:t>ruo2_bridge’ and ’O_ruo2_cus’.</w:t>
      </w:r>
    </w:p>
    <w:p w14:paraId="15EC08A3" w14:textId="1935F8EA" w:rsidR="004D0839" w:rsidRPr="00EE72F9" w:rsidRDefault="004D0839" w:rsidP="00EE72F9">
      <w:pPr>
        <w:pStyle w:val="BodyText"/>
      </w:pPr>
      <w:r>
        <w:t xml:space="preserve">The solution to this task can be found in </w:t>
      </w:r>
      <w:r w:rsidRPr="004D0839">
        <w:t>intro2kmcos/solutions</w:t>
      </w:r>
      <w:r>
        <w:t>/</w:t>
      </w:r>
      <w:r w:rsidRPr="004D0839">
        <w:t>plot_vs_pCO.py</w:t>
      </w:r>
      <w:r>
        <w:t>.</w:t>
      </w:r>
    </w:p>
    <w:p w14:paraId="29128273" w14:textId="4E3E4168" w:rsidR="005D18E8" w:rsidRPr="004C285C" w:rsidRDefault="005D18E8" w:rsidP="004C285C">
      <w:pPr>
        <w:pStyle w:val="Heading3"/>
      </w:pPr>
      <w:bookmarkStart w:id="37" w:name="Relaxing_the_system"/>
      <w:bookmarkStart w:id="38" w:name="_Toc98495196"/>
      <w:bookmarkEnd w:id="37"/>
      <w:r w:rsidRPr="004C285C">
        <w:lastRenderedPageBreak/>
        <w:t>Relaxing the system</w:t>
      </w:r>
      <w:bookmarkEnd w:id="38"/>
    </w:p>
    <w:p w14:paraId="0DDF8F64" w14:textId="1B6CFE19" w:rsidR="00BF6F9C" w:rsidRDefault="00E15657" w:rsidP="00BF6F9C">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5</w:t>
        </w:r>
      </w:hyperlink>
      <w:r w:rsidR="005D18E8" w:rsidRPr="00E31B34">
        <w:t xml:space="preserve">). In any case, this initial system state might be very different from the 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model.get_std_sampled_data()! An example showing how this can be done is provided in the script relaxation.py.</w:t>
      </w:r>
      <w:bookmarkStart w:id="39" w:name="Preparing_the_initial_state_of_the_syste"/>
      <w:bookmarkEnd w:id="39"/>
    </w:p>
    <w:p w14:paraId="7044CF85" w14:textId="3590C4ED" w:rsidR="005D18E8" w:rsidRDefault="005D18E8" w:rsidP="0051381A">
      <w:pPr>
        <w:pStyle w:val="Heading3"/>
      </w:pPr>
      <w:bookmarkStart w:id="40" w:name="_Toc98495197"/>
      <w:r w:rsidRPr="0051381A">
        <w:t>Preparing the initial state of the system</w:t>
      </w:r>
      <w:bookmarkEnd w:id="40"/>
    </w:p>
    <w:p w14:paraId="1ADA1E26" w14:textId="7357FC71" w:rsidR="005D18E8" w:rsidRDefault="005D18E8" w:rsidP="00B64AB8">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B64AB8">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32686A">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32686A">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32686A">
      <w:pPr>
        <w:pStyle w:val="BodyText"/>
      </w:pPr>
      <w:r w:rsidRPr="0032686A">
        <w:t>where x,y,z are the coordinates of the site. The above command can be quite inefficient if changing many sites at once, since each put() call adjusts the book-keeping database. To circumvent this you can use the _put() method instead:</w:t>
      </w:r>
    </w:p>
    <w:p w14:paraId="2EB831F6" w14:textId="24C66EC8" w:rsidR="005D18E8" w:rsidRPr="00E31B34" w:rsidRDefault="00EE31B4" w:rsidP="00B64AB8">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32686A">
                            <w:pPr>
                              <w:pStyle w:val="Code"/>
                            </w:pPr>
                            <w:r w:rsidRPr="0032686A">
                              <w:t>model._put(...)</w:t>
                            </w:r>
                          </w:p>
                          <w:p w14:paraId="5CC94680" w14:textId="301AA1B0" w:rsidR="00E15657" w:rsidRPr="0032686A" w:rsidRDefault="00E15657" w:rsidP="0032686A">
                            <w:pPr>
                              <w:pStyle w:val="Code"/>
                            </w:pPr>
                            <w:r w:rsidRPr="0032686A">
                              <w:t>model._put(...)</w:t>
                            </w:r>
                          </w:p>
                          <w:p w14:paraId="44506F43" w14:textId="17101B50" w:rsidR="00E15657" w:rsidRPr="0032686A" w:rsidRDefault="00E15657" w:rsidP="0032686A">
                            <w:pPr>
                              <w:pStyle w:val="Code"/>
                            </w:pPr>
                            <w:r w:rsidRPr="0032686A">
                              <w:t>...</w:t>
                            </w:r>
                          </w:p>
                          <w:p w14:paraId="5FF47EDD" w14:textId="257B2910" w:rsidR="00E15657" w:rsidRPr="0032686A" w:rsidRDefault="00E15657" w:rsidP="0032686A">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32686A">
                      <w:pPr>
                        <w:pStyle w:val="Code"/>
                      </w:pPr>
                      <w:r w:rsidRPr="0032686A">
                        <w:t>model._put(...)</w:t>
                      </w:r>
                    </w:p>
                    <w:p w14:paraId="5CC94680" w14:textId="301AA1B0" w:rsidR="00E15657" w:rsidRPr="0032686A" w:rsidRDefault="00E15657" w:rsidP="0032686A">
                      <w:pPr>
                        <w:pStyle w:val="Code"/>
                      </w:pPr>
                      <w:r w:rsidRPr="0032686A">
                        <w:t>model._put(...)</w:t>
                      </w:r>
                    </w:p>
                    <w:p w14:paraId="44506F43" w14:textId="17101B50" w:rsidR="00E15657" w:rsidRPr="0032686A" w:rsidRDefault="00E15657" w:rsidP="0032686A">
                      <w:pPr>
                        <w:pStyle w:val="Code"/>
                      </w:pPr>
                      <w:r w:rsidRPr="0032686A">
                        <w:t>...</w:t>
                      </w:r>
                    </w:p>
                    <w:p w14:paraId="5FF47EDD" w14:textId="257B2910" w:rsidR="00E15657" w:rsidRPr="0032686A" w:rsidRDefault="00E15657" w:rsidP="0032686A">
                      <w:pPr>
                        <w:pStyle w:val="Code"/>
                      </w:pPr>
                      <w:r w:rsidRPr="0032686A">
                        <w:t>model._adjust_database()</w:t>
                      </w:r>
                    </w:p>
                  </w:txbxContent>
                </v:textbox>
                <w10:anchorlock/>
              </v:shape>
            </w:pict>
          </mc:Fallback>
        </mc:AlternateContent>
      </w:r>
    </w:p>
    <w:p w14:paraId="1758F415" w14:textId="6A603351" w:rsidR="005D18E8" w:rsidRDefault="005D18E8" w:rsidP="00B64AB8">
      <w:pPr>
        <w:pStyle w:val="BodyText"/>
      </w:pPr>
      <w:r w:rsidRPr="0032686A">
        <w:t>Uncomment lines 16-19 in the script relaxation.py for an example of how to use this.</w:t>
      </w:r>
    </w:p>
    <w:p w14:paraId="4A989515" w14:textId="3269B1C2" w:rsidR="005D18E8" w:rsidRDefault="0051381A" w:rsidP="0032686A">
      <w:pPr>
        <w:pStyle w:val="Heading3"/>
      </w:pPr>
      <w:bookmarkStart w:id="41" w:name="TASK_3:_The_effect_of_the_initial_state"/>
      <w:bookmarkStart w:id="42" w:name="_Toc98495198"/>
      <w:bookmarkEnd w:id="41"/>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2"/>
    </w:p>
    <w:p w14:paraId="32151316" w14:textId="61CB6000" w:rsidR="005D18E8" w:rsidRPr="0032686A" w:rsidRDefault="005D18E8" w:rsidP="0032686A">
      <w:pPr>
        <w:pStyle w:val="BodyText"/>
      </w:pPr>
      <w:r w:rsidRPr="0032686A">
        <w:t xml:space="preserve">Try relaxing the model from different initial states, e.g. clean, CO@br, O@cus, etc., by doing the corresponding modifications to the script relaxation.py. </w:t>
      </w:r>
      <w:r w:rsidR="005C6661">
        <w:t>Also try to vary the number of K</w:t>
      </w:r>
      <w:r w:rsidRPr="0032686A">
        <w:t>MC steps taken in each sample (sample_size) and the number of samples (Nsamples).</w:t>
      </w:r>
    </w:p>
    <w:p w14:paraId="6D8A0603" w14:textId="4F3FDBB9" w:rsidR="005D18E8" w:rsidRPr="004C285C" w:rsidRDefault="005D18E8" w:rsidP="004C285C">
      <w:pPr>
        <w:pStyle w:val="Heading3"/>
      </w:pPr>
      <w:bookmarkStart w:id="43" w:name="TASK_4:_Random_initial_state_from_guess_"/>
      <w:bookmarkEnd w:id="43"/>
      <w:r w:rsidRPr="004C285C">
        <w:t xml:space="preserve"> </w:t>
      </w:r>
      <w:bookmarkStart w:id="44" w:name="_Toc98495199"/>
      <w:r w:rsidR="0051381A">
        <w:t>TASK 3</w:t>
      </w:r>
      <w:r w:rsidR="00E81C44" w:rsidRPr="004C285C">
        <w:t xml:space="preserve">: </w:t>
      </w:r>
      <w:r w:rsidRPr="004C285C">
        <w:t>Random initial state from guess coverages</w:t>
      </w:r>
      <w:bookmarkEnd w:id="44"/>
    </w:p>
    <w:p w14:paraId="645551C9" w14:textId="61FFCA84" w:rsidR="0051381A" w:rsidRDefault="005D18E8" w:rsidP="00B64AB8">
      <w:pPr>
        <w:pStyle w:val="BodyText"/>
      </w:pPr>
      <w:r w:rsidRPr="0032686A">
        <w:t xml:space="preserve">In some </w:t>
      </w:r>
      <w:r w:rsidR="001554BD" w:rsidRPr="0032686A">
        <w:t>cases,</w:t>
      </w:r>
      <w:r w:rsidRPr="0032686A">
        <w:t xml:space="preserve"> one might have a good guess of the steady-state system state in terms of (averaged) 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B64AB8">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r w:rsidRPr="00905E88">
        <w:rPr>
          <w:rStyle w:val="CodeChar"/>
        </w:rPr>
        <w:t>random.sample()</w:t>
      </w:r>
      <w:r w:rsidRPr="0032686A">
        <w:t xml:space="preserve"> method. Take a look at the script relaxation_random_initialization.py and try relaxing the model from different random initial states.</w:t>
      </w:r>
    </w:p>
    <w:p w14:paraId="3757412E" w14:textId="7DB2C5CC" w:rsidR="005D18E8" w:rsidRDefault="007970EA" w:rsidP="00233D4F">
      <w:pPr>
        <w:pStyle w:val="Heading3"/>
      </w:pPr>
      <w:bookmarkStart w:id="45" w:name="TASK_5:_Sensitivity_analysis"/>
      <w:bookmarkStart w:id="46" w:name="_Toc98495200"/>
      <w:bookmarkEnd w:id="45"/>
      <w:r>
        <w:t>TASK 4</w:t>
      </w:r>
      <w:r w:rsidR="00E81C44">
        <w:t xml:space="preserve">: </w:t>
      </w:r>
      <w:r w:rsidR="005D18E8">
        <w:t>Sensitivity</w:t>
      </w:r>
      <w:r w:rsidR="005D18E8">
        <w:rPr>
          <w:spacing w:val="-2"/>
        </w:rPr>
        <w:t xml:space="preserve"> </w:t>
      </w:r>
      <w:r w:rsidR="005D18E8">
        <w:t>analysis</w:t>
      </w:r>
      <w:bookmarkEnd w:id="46"/>
    </w:p>
    <w:p w14:paraId="296C56E8" w14:textId="510E5AE2" w:rsidR="005D18E8" w:rsidRDefault="005D18E8" w:rsidP="00B64AB8">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396378" w:rsidP="00B64AB8">
      <w:pPr>
        <w:pStyle w:val="BodyText"/>
      </w:pP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hAnsi="Cambria Math"/>
                        <w:i/>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m:t>
                        </m:r>
                      </m:sup>
                    </m:sSubSup>
                  </m:den>
                </m:f>
              </m:e>
            </m:d>
          </m:e>
          <m:sub>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i</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i</m:t>
                </m:r>
              </m:sub>
            </m:sSub>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C05218">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rPr>
          <w:rFonts w:eastAsiaTheme="minorEastAsia"/>
        </w:rPr>
        <w:t xml:space="preserve"> is the DRC of the forward process </w:t>
      </w:r>
      <m:oMath>
        <m:r>
          <w:rPr>
            <w:rFonts w:ascii="Cambria Math" w:hAnsi="Cambria Math"/>
          </w:rPr>
          <m:t>i</m:t>
        </m:r>
      </m:oMath>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i</m:t>
            </m:r>
          </m:sub>
          <m:sup>
            <m:r>
              <w:rPr>
                <w:rFonts w:ascii="Cambria Math" w:eastAsiaTheme="minorEastAsia" w:hAnsi="Cambria Math"/>
              </w:rPr>
              <m:t>+</m:t>
            </m:r>
          </m:sup>
        </m:sSubSup>
      </m:oMath>
      <w:r>
        <w:rPr>
          <w:rFonts w:eastAsiaTheme="minorEastAsia"/>
        </w:rPr>
        <w:t xml:space="preserve"> are the rate constants of all other forward processes </w:t>
      </w:r>
      <m:oMath>
        <m:r>
          <w:rPr>
            <w:rFonts w:ascii="Cambria Math" w:hAnsi="Cambria Math"/>
          </w:rPr>
          <m:t>j</m:t>
        </m:r>
      </m:oMath>
      <w:r>
        <w:rPr>
          <w:rFonts w:eastAsiaTheme="minorEastAsia"/>
        </w:rPr>
        <w:t xml:space="preserve"> different from </w:t>
      </w:r>
      <m:oMath>
        <m:r>
          <w:rPr>
            <w:rFonts w:ascii="Cambria Math"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i</m:t>
            </m:r>
          </m:sub>
        </m:sSub>
      </m:oMath>
      <w:r>
        <w:rPr>
          <w:rFonts w:eastAsiaTheme="minorEastAsia"/>
        </w:rPr>
        <w:t xml:space="preserve"> are the equilibrium constants (i.e. the ratio between the forward and the reverse process) of processes </w:t>
      </w:r>
      <m:oMath>
        <m:r>
          <w:rPr>
            <w:rFonts w:ascii="Cambria Math" w:hAnsi="Cambria Math"/>
          </w:rPr>
          <m:t>j</m:t>
        </m:r>
      </m:oMath>
      <w:r>
        <w:rPr>
          <w:rFonts w:eastAsiaTheme="minorEastAsia"/>
        </w:rPr>
        <w:t xml:space="preserve"> different from </w:t>
      </w:r>
      <m:oMath>
        <m:r>
          <w:rPr>
            <w:rFonts w:ascii="Cambria Math" w:hAnsi="Cambria Math"/>
          </w:rPr>
          <m:t>i</m:t>
        </m:r>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m:t>
            </m:r>
          </m:sup>
        </m:sSubSup>
      </m:oMath>
      <w:r>
        <w:rPr>
          <w:rFonts w:eastAsiaTheme="minorEastAsia"/>
        </w:rPr>
        <w:t xml:space="preserve"> are the rate constants of all reverse processes </w:t>
      </w:r>
      <m:oMath>
        <m:r>
          <w:rPr>
            <w:rFonts w:ascii="Cambria Math" w:hAnsi="Cambria Math"/>
          </w:rPr>
          <m:t>j</m:t>
        </m:r>
      </m:oMath>
      <w:r>
        <w:rPr>
          <w:rFonts w:eastAsiaTheme="minorEastAsia"/>
        </w:rPr>
        <w:t xml:space="preserve"> (including the reverse process </w:t>
      </w:r>
      <m:oMath>
        <m:r>
          <w:rPr>
            <w:rFonts w:ascii="Cambria Math" w:hAnsi="Cambria Math"/>
          </w:rPr>
          <m:t>i</m:t>
        </m:r>
      </m:oMath>
      <w:r>
        <w:rPr>
          <w:rFonts w:eastAsiaTheme="minorEastAsia"/>
        </w:rPr>
        <w:t>).</w:t>
      </w:r>
    </w:p>
    <w:p w14:paraId="6830A115" w14:textId="5EB2E6D0" w:rsidR="005D18E8" w:rsidRDefault="005D18E8" w:rsidP="00BF6F9C">
      <w:pPr>
        <w:pStyle w:val="BodyText"/>
      </w:pPr>
      <w:r>
        <w:lastRenderedPageBreak/>
        <w:t xml:space="preserve">Take a look at the script </w:t>
      </w:r>
      <w:r w:rsidRPr="006043CA">
        <w:t>DRC.py</w:t>
      </w:r>
      <w:r>
        <w:t>, which calculates the DRC for CO adsorption on</w:t>
      </w:r>
      <w:r w:rsidR="006043CA">
        <w:t>to</w:t>
      </w:r>
      <w:r>
        <w:t xml:space="preserve"> the cus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and therefore require very long 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233D4F">
      <w:pPr>
        <w:pStyle w:val="Heading3"/>
      </w:pPr>
      <w:bookmarkStart w:id="47" w:name="TASK_6:_ModelRunner"/>
      <w:bookmarkStart w:id="48" w:name="_Toc98495201"/>
      <w:bookmarkEnd w:id="47"/>
      <w:r>
        <w:t>TASK 5</w:t>
      </w:r>
      <w:r w:rsidR="00E81C44">
        <w:t xml:space="preserve">: </w:t>
      </w:r>
      <w:r w:rsidR="005D18E8">
        <w:t>ModelRunner</w:t>
      </w:r>
      <w:bookmarkEnd w:id="48"/>
    </w:p>
    <w:p w14:paraId="78BC96D4" w14:textId="1EE2C594" w:rsidR="005D18E8" w:rsidRPr="00E31B34" w:rsidRDefault="00E90AA3" w:rsidP="00B64AB8">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B64AB8">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233D4F">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233D4F">
                            <w:pPr>
                              <w:pStyle w:val="Code"/>
                            </w:pPr>
                          </w:p>
                          <w:p w14:paraId="2F9C61AE" w14:textId="3C5E3E71" w:rsidR="00E15657" w:rsidRPr="00233D4F" w:rsidRDefault="00E15657" w:rsidP="00233D4F">
                            <w:pPr>
                              <w:pStyle w:val="Code"/>
                            </w:pPr>
                            <w:r w:rsidRPr="00233D4F">
                              <w:rPr>
                                <w:color w:val="7F0000"/>
                              </w:rPr>
                              <w:t>class</w:t>
                            </w:r>
                            <w:r w:rsidRPr="00233D4F">
                              <w:t xml:space="preserve"> ScanKinetics(ModelRunner):</w:t>
                            </w:r>
                          </w:p>
                          <w:p w14:paraId="494E6083" w14:textId="2C1EA399" w:rsidR="00E15657" w:rsidRPr="00233D4F" w:rsidRDefault="00E15657" w:rsidP="00233D4F">
                            <w:pPr>
                              <w:pStyle w:val="Code"/>
                            </w:pPr>
                            <w:r w:rsidRPr="00233D4F">
                              <w:tab/>
                              <w:t>P_02gas= PressureParameter(1)</w:t>
                            </w:r>
                          </w:p>
                          <w:p w14:paraId="2E76FA4D" w14:textId="47848077" w:rsidR="00E15657" w:rsidRPr="00233D4F" w:rsidRDefault="00E15657" w:rsidP="00233D4F">
                            <w:pPr>
                              <w:pStyle w:val="Code"/>
                            </w:pPr>
                            <w:r w:rsidRPr="00233D4F">
                              <w:tab/>
                              <w:t>T = TemperatureParameter(600)</w:t>
                            </w:r>
                          </w:p>
                          <w:p w14:paraId="41411E5D" w14:textId="317BEED1" w:rsidR="00E15657" w:rsidRDefault="00E15657" w:rsidP="00233D4F">
                            <w:pPr>
                              <w:pStyle w:val="Code"/>
                            </w:pPr>
                            <w:r w:rsidRPr="00233D4F">
                              <w:tab/>
                              <w:t>p_COgas = PressureParameter(min=1e-1, max=1e-2, steps = 20)</w:t>
                            </w:r>
                          </w:p>
                          <w:p w14:paraId="7A85892F" w14:textId="77777777" w:rsidR="00E15657" w:rsidRPr="00233D4F" w:rsidRDefault="00E15657" w:rsidP="00233D4F">
                            <w:pPr>
                              <w:pStyle w:val="Code"/>
                            </w:pPr>
                          </w:p>
                          <w:p w14:paraId="11F5C82C" w14:textId="77777777" w:rsidR="00E15657" w:rsidRDefault="00E15657" w:rsidP="00233D4F">
                            <w:pPr>
                              <w:pStyle w:val="Code"/>
                            </w:pPr>
                            <w:r w:rsidRPr="00D37FEE">
                              <w:rPr>
                                <w:color w:val="7F0000"/>
                              </w:rPr>
                              <w:t>if</w:t>
                            </w:r>
                            <w:r>
                              <w:t xml:space="preserve"> __name__ == “__main__”</w:t>
                            </w:r>
                          </w:p>
                          <w:p w14:paraId="7B14042E" w14:textId="600B8180" w:rsidR="00E15657" w:rsidRPr="00233D4F" w:rsidRDefault="00E15657" w:rsidP="00D37FEE">
                            <w:pPr>
                              <w:pStyle w:val="Code"/>
                              <w:ind w:firstLine="720"/>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233D4F">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233D4F">
                      <w:pPr>
                        <w:pStyle w:val="Code"/>
                      </w:pPr>
                    </w:p>
                    <w:p w14:paraId="2F9C61AE" w14:textId="3C5E3E71" w:rsidR="00E15657" w:rsidRPr="00233D4F" w:rsidRDefault="00E15657" w:rsidP="00233D4F">
                      <w:pPr>
                        <w:pStyle w:val="Code"/>
                      </w:pPr>
                      <w:r w:rsidRPr="00233D4F">
                        <w:rPr>
                          <w:color w:val="7F0000"/>
                        </w:rPr>
                        <w:t>class</w:t>
                      </w:r>
                      <w:r w:rsidRPr="00233D4F">
                        <w:t xml:space="preserve"> ScanKinetics(ModelRunner):</w:t>
                      </w:r>
                    </w:p>
                    <w:p w14:paraId="494E6083" w14:textId="2C1EA399" w:rsidR="00E15657" w:rsidRPr="00233D4F" w:rsidRDefault="00E15657" w:rsidP="00233D4F">
                      <w:pPr>
                        <w:pStyle w:val="Code"/>
                      </w:pPr>
                      <w:r w:rsidRPr="00233D4F">
                        <w:tab/>
                        <w:t>P_02gas= PressureParameter(1)</w:t>
                      </w:r>
                    </w:p>
                    <w:p w14:paraId="2E76FA4D" w14:textId="47848077" w:rsidR="00E15657" w:rsidRPr="00233D4F" w:rsidRDefault="00E15657" w:rsidP="00233D4F">
                      <w:pPr>
                        <w:pStyle w:val="Code"/>
                      </w:pPr>
                      <w:r w:rsidRPr="00233D4F">
                        <w:tab/>
                        <w:t>T = TemperatureParameter(600)</w:t>
                      </w:r>
                    </w:p>
                    <w:p w14:paraId="41411E5D" w14:textId="317BEED1" w:rsidR="00E15657" w:rsidRDefault="00E15657" w:rsidP="00233D4F">
                      <w:pPr>
                        <w:pStyle w:val="Code"/>
                      </w:pPr>
                      <w:r w:rsidRPr="00233D4F">
                        <w:tab/>
                        <w:t>p_COgas = PressureParameter(min=1e-1, max=1e-2, steps = 20)</w:t>
                      </w:r>
                    </w:p>
                    <w:p w14:paraId="7A85892F" w14:textId="77777777" w:rsidR="00E15657" w:rsidRPr="00233D4F" w:rsidRDefault="00E15657" w:rsidP="00233D4F">
                      <w:pPr>
                        <w:pStyle w:val="Code"/>
                      </w:pPr>
                    </w:p>
                    <w:p w14:paraId="11F5C82C" w14:textId="77777777" w:rsidR="00E15657" w:rsidRDefault="00E15657" w:rsidP="00233D4F">
                      <w:pPr>
                        <w:pStyle w:val="Code"/>
                      </w:pPr>
                      <w:r w:rsidRPr="00D37FEE">
                        <w:rPr>
                          <w:color w:val="7F0000"/>
                        </w:rPr>
                        <w:t>if</w:t>
                      </w:r>
                      <w:r>
                        <w:t xml:space="preserve"> __name__ == “__main__”</w:t>
                      </w:r>
                    </w:p>
                    <w:p w14:paraId="7B14042E" w14:textId="600B8180" w:rsidR="00E15657" w:rsidRPr="00233D4F" w:rsidRDefault="00E15657" w:rsidP="00D37FEE">
                      <w:pPr>
                        <w:pStyle w:val="Code"/>
                        <w:ind w:firstLine="720"/>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676C36">
      <w:pPr>
        <w:pStyle w:val="BodyText"/>
      </w:pPr>
      <w:r w:rsidRPr="00676C36">
        <w:t>This script generates data points over the specified range. Using the PressureParameter or TemperatureParameter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676C36">
      <w:pPr>
        <w:pStyle w:val="BodyText"/>
      </w:pPr>
      <w:r w:rsidRPr="00676C36">
        <w:t>TASK: Try to reproduce the Arrheni</w:t>
      </w:r>
      <w:r w:rsidR="009D4766">
        <w:t>us plot</w:t>
      </w:r>
      <w:r w:rsidRPr="00676C36">
        <w:t xml:space="preserve"> using the ModelRunner class. Compare the time spent by the original scripts with this one. Use as many cores as your workstation has.</w:t>
      </w:r>
    </w:p>
    <w:p w14:paraId="70F64907" w14:textId="52E01F6B" w:rsidR="005D18E8" w:rsidRDefault="005D18E8" w:rsidP="00676C36">
      <w:pPr>
        <w:pStyle w:val="BodyText"/>
      </w:pPr>
      <w:r w:rsidRPr="00676C36">
        <w:t>Hint: ModelRunner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676C36">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4C285C">
      <w:pPr>
        <w:pStyle w:val="Heading1"/>
      </w:pPr>
      <w:bookmarkStart w:id="49" w:name="Building_a_kmos_model"/>
      <w:bookmarkStart w:id="50" w:name="_Toc98495202"/>
      <w:bookmarkEnd w:id="49"/>
      <w:r w:rsidRPr="004C285C">
        <w:t>Building a kmcos model</w:t>
      </w:r>
      <w:bookmarkEnd w:id="50"/>
    </w:p>
    <w:p w14:paraId="671592AF" w14:textId="4F82C052" w:rsidR="005D18E8" w:rsidRPr="00233D4F" w:rsidRDefault="005D18E8" w:rsidP="00233D4F">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4C285C">
      <w:pPr>
        <w:pStyle w:val="Heading2"/>
      </w:pPr>
      <w:bookmarkStart w:id="51" w:name="The_elements_of_a_kmos_project"/>
      <w:bookmarkStart w:id="52" w:name="_Toc98495203"/>
      <w:bookmarkEnd w:id="51"/>
      <w:r w:rsidRPr="004C285C">
        <w:lastRenderedPageBreak/>
        <w:t>The elements of a kmcos project</w:t>
      </w:r>
      <w:bookmarkEnd w:id="52"/>
    </w:p>
    <w:p w14:paraId="51104769" w14:textId="5DEEF229" w:rsidR="005D18E8" w:rsidRDefault="005D18E8" w:rsidP="004C285C">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AD6E04" w:rsidRPr="00AD6E04">
        <w:t>Figure 2</w:t>
      </w:r>
      <w:r w:rsidR="00AD6E04">
        <w:fldChar w:fldCharType="end"/>
      </w:r>
      <w:r w:rsidRPr="004C285C">
        <w:t>. Those build</w:t>
      </w:r>
      <w:r w:rsidR="00AD6E04">
        <w:t xml:space="preserve">ing blocks are found within </w:t>
      </w:r>
      <w:r w:rsidRPr="004C285C">
        <w:t>kmcos.types.</w:t>
      </w:r>
    </w:p>
    <w:p w14:paraId="388CB3F0" w14:textId="77777777" w:rsidR="00AD6E04" w:rsidRDefault="00AD6E04" w:rsidP="00AD6E04">
      <w:pPr>
        <w:pStyle w:val="BodyText"/>
        <w:keepN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77777777" w:rsidR="00AD6E04" w:rsidRPr="00AD6E04" w:rsidRDefault="00AD6E04" w:rsidP="00AD6E04">
      <w:pPr>
        <w:pStyle w:val="Caption"/>
        <w:spacing w:after="0"/>
        <w:rPr>
          <w:rFonts w:ascii="Arial" w:hAnsi="Arial" w:cs="Arial"/>
          <w:color w:val="auto"/>
        </w:rPr>
      </w:pPr>
      <w:bookmarkStart w:id="53" w:name="_Ref98420990"/>
      <w:r w:rsidRPr="00AD6E04">
        <w:rPr>
          <w:rFonts w:ascii="Arial" w:hAnsi="Arial" w:cs="Arial"/>
          <w:color w:val="auto"/>
        </w:rPr>
        <w:t xml:space="preserve">Figure </w:t>
      </w:r>
      <w:r w:rsidRPr="00AD6E04">
        <w:rPr>
          <w:rFonts w:ascii="Arial" w:hAnsi="Arial" w:cs="Arial"/>
          <w:color w:val="auto"/>
        </w:rPr>
        <w:fldChar w:fldCharType="begin"/>
      </w:r>
      <w:r w:rsidRPr="00AD6E04">
        <w:rPr>
          <w:rFonts w:ascii="Arial" w:hAnsi="Arial" w:cs="Arial"/>
          <w:color w:val="auto"/>
        </w:rPr>
        <w:instrText xml:space="preserve"> SEQ Figure \* ARABIC </w:instrText>
      </w:r>
      <w:r w:rsidRPr="00AD6E04">
        <w:rPr>
          <w:rFonts w:ascii="Arial" w:hAnsi="Arial" w:cs="Arial"/>
          <w:color w:val="auto"/>
        </w:rPr>
        <w:fldChar w:fldCharType="separate"/>
      </w:r>
      <w:r w:rsidRPr="00AD6E04">
        <w:rPr>
          <w:rFonts w:ascii="Arial" w:hAnsi="Arial" w:cs="Arial"/>
          <w:color w:val="auto"/>
        </w:rPr>
        <w:t>2</w:t>
      </w:r>
      <w:r w:rsidRPr="00AD6E04">
        <w:rPr>
          <w:rFonts w:ascii="Arial" w:hAnsi="Arial" w:cs="Arial"/>
          <w:color w:val="auto"/>
        </w:rPr>
        <w:fldChar w:fldCharType="end"/>
      </w:r>
      <w:bookmarkEnd w:id="53"/>
      <w:r w:rsidRPr="00AD6E04">
        <w:rPr>
          <w:rFonts w:ascii="Arial" w:hAnsi="Arial" w:cs="Arial"/>
          <w:color w:val="auto"/>
        </w:rPr>
        <w:t>. Structure of a kmcos model.</w:t>
      </w:r>
    </w:p>
    <w:p w14:paraId="06279BB2" w14:textId="77777777" w:rsidR="00AD6E04" w:rsidRPr="004C285C" w:rsidRDefault="00AD6E04" w:rsidP="004C285C">
      <w:pPr>
        <w:pStyle w:val="BodyText"/>
      </w:pPr>
    </w:p>
    <w:p w14:paraId="78906D6B" w14:textId="77777777" w:rsidR="005D18E8" w:rsidRPr="004C285C" w:rsidRDefault="005D18E8" w:rsidP="004C285C">
      <w:pPr>
        <w:pStyle w:val="Heading3"/>
      </w:pPr>
      <w:bookmarkStart w:id="54" w:name="Project"/>
      <w:bookmarkStart w:id="55" w:name="_Toc98495204"/>
      <w:bookmarkEnd w:id="54"/>
      <w:r w:rsidRPr="004C285C">
        <w:t>Project</w:t>
      </w:r>
      <w:bookmarkEnd w:id="55"/>
    </w:p>
    <w:p w14:paraId="60776895" w14:textId="79AFF330" w:rsidR="005D18E8" w:rsidRPr="004C285C" w:rsidRDefault="005D18E8" w:rsidP="004C285C">
      <w:pPr>
        <w:pStyle w:val="BodyText"/>
      </w:pPr>
      <w:r w:rsidRPr="004C285C">
        <w:t>The Project is the structure that contains all other elements.</w:t>
      </w:r>
    </w:p>
    <w:p w14:paraId="5FF4022E" w14:textId="77777777" w:rsidR="005D18E8" w:rsidRDefault="005D18E8" w:rsidP="00BF6F9C">
      <w:pPr>
        <w:pStyle w:val="Heading3"/>
      </w:pPr>
      <w:bookmarkStart w:id="56" w:name="Meta"/>
      <w:bookmarkStart w:id="57" w:name="_Toc98495205"/>
      <w:bookmarkEnd w:id="56"/>
      <w:r>
        <w:rPr>
          <w:w w:val="105"/>
        </w:rPr>
        <w:t>Meta</w:t>
      </w:r>
      <w:bookmarkEnd w:id="57"/>
    </w:p>
    <w:p w14:paraId="5BD630C5" w14:textId="19A672FB" w:rsidR="005D18E8" w:rsidRPr="004C285C" w:rsidRDefault="005D18E8" w:rsidP="004C285C">
      <w:pPr>
        <w:pStyle w:val="BodyText"/>
      </w:pPr>
      <w:r w:rsidRPr="004C285C">
        <w:t>Meta contains the meta-data of the project. This includes the model’s name, the author’s name and email and, importantly, the dimensionality (1D, 2D or 3D) of the system.</w:t>
      </w:r>
    </w:p>
    <w:p w14:paraId="4319DA7F" w14:textId="77777777" w:rsidR="005D18E8" w:rsidRDefault="005D18E8" w:rsidP="00BF6F9C">
      <w:pPr>
        <w:pStyle w:val="Heading3"/>
      </w:pPr>
      <w:bookmarkStart w:id="58" w:name="Layer"/>
      <w:bookmarkStart w:id="59" w:name="_Toc98495206"/>
      <w:bookmarkEnd w:id="58"/>
      <w:r>
        <w:t>Layer</w:t>
      </w:r>
      <w:bookmarkEnd w:id="59"/>
    </w:p>
    <w:p w14:paraId="00D5FD38" w14:textId="3578A933" w:rsidR="005D18E8" w:rsidRPr="004C285C" w:rsidRDefault="005D18E8" w:rsidP="004C285C">
      <w:pPr>
        <w:pStyle w:val="BodyText"/>
      </w:pPr>
      <w:r w:rsidRPr="004C285C">
        <w:t>A kmcos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14:paraId="2C600671" w14:textId="77777777" w:rsidR="005D18E8" w:rsidRPr="004C285C" w:rsidRDefault="005D18E8" w:rsidP="004C285C">
      <w:pPr>
        <w:pStyle w:val="Heading3"/>
      </w:pPr>
      <w:bookmarkStart w:id="60" w:name="Species"/>
      <w:bookmarkStart w:id="61" w:name="_Toc98495207"/>
      <w:bookmarkEnd w:id="60"/>
      <w:r w:rsidRPr="004C285C">
        <w:t>Species</w:t>
      </w:r>
      <w:bookmarkEnd w:id="61"/>
    </w:p>
    <w:p w14:paraId="28996D31" w14:textId="14DECABC" w:rsidR="00475932" w:rsidRDefault="005D18E8" w:rsidP="00AD6F3A">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BF6F9C">
      <w:pPr>
        <w:pStyle w:val="Heading3"/>
      </w:pPr>
      <w:bookmarkStart w:id="62" w:name="_Toc98495208"/>
      <w:r>
        <w:t>Parameter</w:t>
      </w:r>
      <w:bookmarkEnd w:id="62"/>
    </w:p>
    <w:p w14:paraId="7AEDD578" w14:textId="1D57642D" w:rsidR="005D18E8" w:rsidRPr="004C285C" w:rsidRDefault="005D18E8" w:rsidP="004C285C">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BF6F9C">
      <w:pPr>
        <w:pStyle w:val="Heading3"/>
      </w:pPr>
      <w:bookmarkStart w:id="63" w:name="Process"/>
      <w:bookmarkStart w:id="64" w:name="_Toc98495209"/>
      <w:bookmarkEnd w:id="63"/>
      <w:r>
        <w:t>Process</w:t>
      </w:r>
      <w:bookmarkEnd w:id="64"/>
    </w:p>
    <w:p w14:paraId="227A247F" w14:textId="7E180576" w:rsidR="005D18E8" w:rsidRPr="004C285C" w:rsidRDefault="005D18E8" w:rsidP="004C285C">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tof_count </w:t>
      </w:r>
      <w:r w:rsidR="004C285C" w:rsidRPr="004C285C">
        <w:t>attribute if</w:t>
      </w:r>
      <w:r w:rsidRPr="004C285C">
        <w:t xml:space="preserve"> it contributes to some of the turnover frequencies.</w:t>
      </w:r>
    </w:p>
    <w:p w14:paraId="48C1AADC" w14:textId="776EEA4E" w:rsidR="005D18E8" w:rsidRPr="004C285C" w:rsidRDefault="005D18E8" w:rsidP="004C285C">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4C285C">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14:paraId="4DDDD796" w14:textId="34B350F6" w:rsidR="005D18E8" w:rsidRDefault="005D18E8" w:rsidP="00B64AB8">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52A485CF" w14:textId="25B9D832" w:rsidR="005D18E8" w:rsidRPr="00AD6F3A" w:rsidRDefault="005D18E8" w:rsidP="00AD6F3A">
      <w:pPr>
        <w:pStyle w:val="Heading2"/>
      </w:pPr>
      <w:bookmarkStart w:id="65" w:name="A_model_step-by-step:_O2_adsorption_/_de"/>
      <w:bookmarkStart w:id="66" w:name="_Toc98495210"/>
      <w:bookmarkEnd w:id="65"/>
      <w:r w:rsidRPr="00AD6F3A">
        <w:t>A model step-by-step: O2 adsorption / desorption</w:t>
      </w:r>
      <w:bookmarkEnd w:id="66"/>
    </w:p>
    <w:p w14:paraId="1310CED0" w14:textId="1F4967BE" w:rsidR="005D18E8" w:rsidRPr="004C285C" w:rsidRDefault="005D18E8" w:rsidP="004C285C">
      <w:pPr>
        <w:pStyle w:val="BodyText"/>
      </w:pPr>
      <w:r w:rsidRPr="004C285C">
        <w:t>We will learn about the components of a kmcos models through a simple example: A model for ox</w:t>
      </w:r>
      <w:r w:rsidR="00C753F5">
        <w:t>ygen adsorption and desorption o</w:t>
      </w:r>
      <w:r w:rsidRPr="004C285C">
        <w:t>nto a fcc(100) (square) lattice.</w:t>
      </w:r>
    </w:p>
    <w:p w14:paraId="06DACD18" w14:textId="598A776A" w:rsidR="005D18E8" w:rsidRPr="00AD6F3A" w:rsidRDefault="005D18E8" w:rsidP="00AD6F3A">
      <w:pPr>
        <w:pStyle w:val="Heading2"/>
      </w:pPr>
      <w:bookmarkStart w:id="67" w:name="TASK_7:_The_ZGB_Model"/>
      <w:bookmarkStart w:id="68" w:name="_Toc98495211"/>
      <w:bookmarkEnd w:id="67"/>
      <w:r w:rsidRPr="00AD6F3A">
        <w:t>TASK 7: The ZGB Model</w:t>
      </w:r>
      <w:bookmarkEnd w:id="68"/>
    </w:p>
    <w:p w14:paraId="12FAC8CB" w14:textId="25A06466" w:rsidR="005D18E8" w:rsidRPr="004C285C" w:rsidRDefault="00C753F5" w:rsidP="004C285C">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yCO. The CO adsorption rate per unit cell on empty sites is equal to yCO. The Oxygen adsorption rate per unit cell is (1 − yCO). Desorption of the reactants (CO and O2) is neglected. To avoid deadlocks,</w:t>
      </w:r>
    </w:p>
    <w:p w14:paraId="39F5DAA1" w14:textId="77777777" w:rsidR="005D18E8" w:rsidRPr="004C285C" w:rsidRDefault="005D18E8" w:rsidP="004C285C">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14:paraId="1DA72F50" w14:textId="19D2FAB6" w:rsidR="005D18E8" w:rsidRPr="004C285C" w:rsidRDefault="005D18E8" w:rsidP="004C285C">
      <w:pPr>
        <w:pStyle w:val="BodyText"/>
      </w:pPr>
      <w:r w:rsidRPr="004C285C">
        <w:t>Hint: Beware of double counting when implementing the oxygen adsorption process.</w:t>
      </w:r>
    </w:p>
    <w:p w14:paraId="31CECC3B" w14:textId="0B77B4DE" w:rsidR="005D18E8" w:rsidRPr="00AD6F3A" w:rsidRDefault="005D18E8" w:rsidP="00AD6F3A">
      <w:pPr>
        <w:pStyle w:val="Heading2"/>
      </w:pPr>
      <w:bookmarkStart w:id="69" w:name="Modeling_(lattice)_diffusion"/>
      <w:bookmarkStart w:id="70" w:name="_Toc98495212"/>
      <w:bookmarkEnd w:id="69"/>
      <w:r w:rsidRPr="00AD6F3A">
        <w:t>Modeling (lattice) diffusion</w:t>
      </w:r>
      <w:bookmarkEnd w:id="70"/>
    </w:p>
    <w:p w14:paraId="657DC7CD" w14:textId="77777777" w:rsidR="005D18E8" w:rsidRPr="00AD6F3A" w:rsidRDefault="005D18E8" w:rsidP="00AD6F3A">
      <w:pPr>
        <w:pStyle w:val="Heading3"/>
      </w:pPr>
      <w:bookmarkStart w:id="71" w:name="A_simple_ion_diffusion_model"/>
      <w:bookmarkStart w:id="72" w:name="_Toc98495213"/>
      <w:bookmarkEnd w:id="71"/>
      <w:r w:rsidRPr="00AD6F3A">
        <w:t>A simple ion diffusion model</w:t>
      </w:r>
      <w:bookmarkEnd w:id="72"/>
    </w:p>
    <w:p w14:paraId="0D62605A" w14:textId="77777777" w:rsidR="00AD6F3A" w:rsidRDefault="005D18E8" w:rsidP="00B64AB8">
      <w:pPr>
        <w:pStyle w:val="BodyText"/>
      </w:pPr>
      <w:r w:rsidRPr="004C285C">
        <w:t>Another type of system that can be modeled with kmcos is that of a set of particles diffusing on a lattice. Here we will consider a simple example of particles diffusing on a 2D square lattice. The example render script render_LGD.py can be found in the task_material folder.</w:t>
      </w:r>
    </w:p>
    <w:p w14:paraId="1182A4FD" w14:textId="7F2E7745" w:rsidR="005D18E8" w:rsidRDefault="005D18E8" w:rsidP="00B64AB8">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AD6F3A">
      <w:pPr>
        <w:pStyle w:val="Heading3"/>
      </w:pPr>
      <w:bookmarkStart w:id="73" w:name="Preparing_the_system"/>
      <w:bookmarkStart w:id="74" w:name="_Toc98495214"/>
      <w:bookmarkEnd w:id="73"/>
      <w:r w:rsidRPr="00AD6F3A">
        <w:t>Preparing the system</w:t>
      </w:r>
      <w:bookmarkEnd w:id="74"/>
    </w:p>
    <w:p w14:paraId="746E9EF6" w14:textId="36274BD5" w:rsidR="005D18E8" w:rsidRDefault="005D18E8" w:rsidP="00B64AB8">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B64AB8">
      <w:pPr>
        <w:pStyle w:val="ListParagraph"/>
        <w:numPr>
          <w:ilvl w:val="0"/>
          <w:numId w:val="3"/>
        </w:numPr>
        <w:tabs>
          <w:tab w:val="left" w:pos="723"/>
        </w:tabs>
        <w:spacing w:before="0" w:after="120" w:line="259" w:lineRule="auto"/>
        <w:ind w:right="143"/>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B64AB8">
      <w:pPr>
        <w:pStyle w:val="ListParagraph"/>
        <w:numPr>
          <w:ilvl w:val="0"/>
          <w:numId w:val="3"/>
        </w:numPr>
        <w:tabs>
          <w:tab w:val="left" w:pos="723"/>
        </w:tabs>
        <w:spacing w:before="1" w:after="120" w:line="259" w:lineRule="auto"/>
        <w:ind w:right="175"/>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B64AB8">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AD6F3A">
      <w:pPr>
        <w:pStyle w:val="Heading3"/>
      </w:pPr>
      <w:bookmarkStart w:id="75" w:name="TASK_8:_Implement_the_boundary_condition"/>
      <w:bookmarkStart w:id="76" w:name="_Toc98495215"/>
      <w:bookmarkEnd w:id="75"/>
      <w:r w:rsidRPr="00AD6F3A">
        <w:t>TASK 8: Implement the boundary conditions</w:t>
      </w:r>
      <w:bookmarkEnd w:id="76"/>
    </w:p>
    <w:p w14:paraId="15996D66" w14:textId="52243AA5" w:rsidR="005D18E8" w:rsidRPr="00AD6F3A" w:rsidRDefault="005D18E8" w:rsidP="00AD6F3A">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AD6F3A">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AD6F3A">
      <w:pPr>
        <w:pStyle w:val="BodyText"/>
        <w:numPr>
          <w:ilvl w:val="0"/>
          <w:numId w:val="33"/>
        </w:numPr>
      </w:pPr>
      <w:r w:rsidRPr="00AD6F3A">
        <w:t>Second, the setup_model function should be modified to place the sources and drains in the correct positions.</w:t>
      </w:r>
    </w:p>
    <w:p w14:paraId="30983F20" w14:textId="18ABD954" w:rsidR="005D18E8" w:rsidRPr="00AD6F3A" w:rsidRDefault="6573BBB0" w:rsidP="20E57E0C">
      <w:pPr>
        <w:pStyle w:val="BodyText"/>
        <w:rPr>
          <w:rFonts w:eastAsia="Calibri"/>
        </w:rPr>
      </w:pPr>
      <w:r>
        <w:t xml:space="preserve">If you manage to set this up correctly, the model can be visualized using </w:t>
      </w:r>
      <w:r w:rsidR="454EBD22">
        <w:t>model.view() in ipython</w:t>
      </w:r>
      <w:r>
        <w:t xml:space="preserve">. To control the zoom of the atoms, you can add an optional argument like this: model.view(scaleA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AD6F3A">
      <w:pPr>
        <w:pStyle w:val="Heading3"/>
      </w:pPr>
      <w:bookmarkStart w:id="77" w:name="TASK_9:_Extending_and_testing_the_lattic"/>
      <w:bookmarkStart w:id="78" w:name="_Toc98495216"/>
      <w:bookmarkEnd w:id="77"/>
      <w:r w:rsidRPr="00AD6F3A">
        <w:t>TASK 9: Extending and testing the lattice diffusion model</w:t>
      </w:r>
      <w:bookmarkEnd w:id="78"/>
    </w:p>
    <w:p w14:paraId="7EDE0405" w14:textId="2524A583" w:rsidR="005D18E8" w:rsidRPr="00AD6F3A" w:rsidRDefault="005D18E8" w:rsidP="00AD6F3A">
      <w:pPr>
        <w:pStyle w:val="BodyText"/>
      </w:pPr>
      <w:r w:rsidRPr="00AD6F3A">
        <w:lastRenderedPageBreak/>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AD6F3A">
      <w:pPr>
        <w:pStyle w:val="Heading2"/>
      </w:pPr>
      <w:bookmarkStart w:id="79" w:name="Lateral_interactions_in_kmos"/>
      <w:bookmarkStart w:id="80" w:name="_Toc98495217"/>
      <w:bookmarkEnd w:id="79"/>
      <w:r w:rsidRPr="00AD6F3A">
        <w:t>Lateral interactions in kmcos</w:t>
      </w:r>
      <w:bookmarkEnd w:id="80"/>
    </w:p>
    <w:p w14:paraId="795326D6" w14:textId="77777777" w:rsidR="005D18E8" w:rsidRPr="00AD6F3A" w:rsidRDefault="005D18E8" w:rsidP="00AD6F3A">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14:paraId="0AC4864F" w14:textId="77777777" w:rsidR="00AD6F3A" w:rsidRDefault="005D18E8" w:rsidP="00AD6F3A">
      <w:pPr>
        <w:pStyle w:val="BodyText"/>
      </w:pPr>
      <w:r w:rsidRPr="00AD6F3A">
        <w:t>The standard way to treat this in kmcos is to explicitly incorporate all different processes arising from the interactions. In order to do this, we can use the itertools python module, to programmatically explore possible local states. An example of this is presented in the slides.</w:t>
      </w:r>
      <w:bookmarkStart w:id="81" w:name="TASK_10:_Solid-on-solid_crystal_growth_m"/>
      <w:bookmarkEnd w:id="81"/>
    </w:p>
    <w:p w14:paraId="057845DB" w14:textId="05578CE3" w:rsidR="005D18E8" w:rsidRPr="00AD6F3A" w:rsidRDefault="005D18E8" w:rsidP="00AD6F3A">
      <w:pPr>
        <w:pStyle w:val="Heading2"/>
      </w:pPr>
      <w:bookmarkStart w:id="82" w:name="_Toc98495218"/>
      <w:r w:rsidRPr="00AD6F3A">
        <w:t>TASK 10: Solid-on-solid crystal growth model</w:t>
      </w:r>
      <w:bookmarkEnd w:id="82"/>
    </w:p>
    <w:p w14:paraId="721C8998" w14:textId="77777777" w:rsidR="005D18E8" w:rsidRPr="00AD6F3A" w:rsidRDefault="005D18E8" w:rsidP="00AD6F3A">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AD6F3A">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AD6F3A">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AD6F3A">
      <w:pPr>
        <w:pStyle w:val="Heading2"/>
      </w:pPr>
      <w:bookmarkStart w:id="83" w:name="TASK_11:_Diffusion_in_the_SOS_model"/>
      <w:bookmarkStart w:id="84" w:name="_bookmark35"/>
      <w:bookmarkStart w:id="85" w:name="_Toc98495219"/>
      <w:bookmarkEnd w:id="83"/>
      <w:bookmarkEnd w:id="84"/>
      <w:r w:rsidRPr="00AD6F3A">
        <w:t>TASK 11: Diffusion in the SOS model</w:t>
      </w:r>
      <w:bookmarkEnd w:id="85"/>
    </w:p>
    <w:p w14:paraId="59BD657C" w14:textId="306284E6" w:rsidR="005D18E8" w:rsidRPr="00AD6F3A" w:rsidRDefault="005D18E8" w:rsidP="00AD6F3A">
      <w:pPr>
        <w:pStyle w:val="BodyText"/>
      </w:pPr>
      <w:r w:rsidRPr="00AD6F3A">
        <w:t>Implement diffusion processes in the SOS growth model. Compare growth patterns in the model with and without diffusion. Consider also a model without desorption (only adsorption and diffusion).</w:t>
      </w:r>
    </w:p>
    <w:p w14:paraId="51EB21E8" w14:textId="58C1CF59" w:rsidR="005D18E8" w:rsidRPr="00AD6F3A" w:rsidRDefault="005D18E8" w:rsidP="00AD6F3A">
      <w:pPr>
        <w:pStyle w:val="Heading2"/>
      </w:pPr>
      <w:bookmarkStart w:id="86" w:name="TASK_12:_Lateral_interactions_in_the_dif"/>
      <w:bookmarkStart w:id="87" w:name="_bookmark36"/>
      <w:bookmarkStart w:id="88" w:name="_Toc98495220"/>
      <w:bookmarkEnd w:id="86"/>
      <w:bookmarkEnd w:id="87"/>
      <w:r w:rsidRPr="00AD6F3A">
        <w:t>TASK 12: Lateral interactions in the diffusion model</w:t>
      </w:r>
      <w:bookmarkEnd w:id="88"/>
    </w:p>
    <w:p w14:paraId="18C55828" w14:textId="461826D8" w:rsidR="005D18E8" w:rsidRPr="00AD6F3A" w:rsidRDefault="005D18E8" w:rsidP="00AD6F3A">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AD6F3A">
      <w:pPr>
        <w:pStyle w:val="Heading2"/>
      </w:pPr>
      <w:bookmarkStart w:id="89" w:name="TASK_13:_Defects_in_the_diffusion_model"/>
      <w:bookmarkStart w:id="90" w:name="_bookmark37"/>
      <w:bookmarkStart w:id="91" w:name="_Toc98495221"/>
      <w:bookmarkEnd w:id="89"/>
      <w:bookmarkEnd w:id="90"/>
      <w:r w:rsidRPr="00AD6F3A">
        <w:t>TASK 13: Defects in the diffusion model</w:t>
      </w:r>
      <w:bookmarkEnd w:id="91"/>
    </w:p>
    <w:p w14:paraId="51863CA1" w14:textId="613A6344" w:rsidR="005D18E8" w:rsidRPr="00AD6F3A" w:rsidRDefault="005D18E8" w:rsidP="00AD6F3A">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2630094" w14:textId="4953FB59" w:rsidR="00DE2491" w:rsidRDefault="005D18E8" w:rsidP="005D18E8">
      <w:pPr>
        <w:pStyle w:val="Heading1"/>
      </w:pPr>
      <w:bookmarkStart w:id="92" w:name="_Toc98495222"/>
      <w:commentRangeStart w:id="93"/>
      <w:r w:rsidRPr="00AD6F3A">
        <w:t>References</w:t>
      </w:r>
      <w:bookmarkStart w:id="94" w:name="_bookmark38"/>
      <w:bookmarkEnd w:id="92"/>
      <w:bookmarkEnd w:id="94"/>
      <w:commentRangeEnd w:id="93"/>
      <w:r w:rsidR="00FD4999">
        <w:rPr>
          <w:rStyle w:val="CommentReference"/>
          <w:rFonts w:ascii="Calibri" w:eastAsiaTheme="minorHAnsi" w:hAnsi="Calibri" w:cs="Arial MT"/>
          <w:b w:val="0"/>
          <w:bCs w:val="0"/>
          <w:w w:val="95"/>
        </w:rPr>
        <w:commentReference w:id="93"/>
      </w:r>
    </w:p>
    <w:p w14:paraId="50C24572" w14:textId="77777777" w:rsidR="001A4073" w:rsidRPr="001A4073" w:rsidRDefault="00DE2491" w:rsidP="001A4073">
      <w:pPr>
        <w:pStyle w:val="EndNoteBibliography"/>
        <w:spacing w:after="100"/>
        <w:ind w:left="720" w:hanging="720"/>
        <w:rPr>
          <w:rFonts w:ascii="Arial" w:hAnsi="Arial" w:cs="Arial"/>
          <w:sz w:val="20"/>
          <w:szCs w:val="20"/>
        </w:rPr>
      </w:pPr>
      <w:r w:rsidRPr="001A4073">
        <w:rPr>
          <w:rFonts w:ascii="Arial" w:hAnsi="Arial" w:cs="Arial"/>
          <w:sz w:val="20"/>
          <w:szCs w:val="20"/>
        </w:rPr>
        <w:fldChar w:fldCharType="begin"/>
      </w:r>
      <w:r w:rsidRPr="001A4073">
        <w:rPr>
          <w:rFonts w:ascii="Arial" w:hAnsi="Arial" w:cs="Arial"/>
          <w:sz w:val="20"/>
          <w:szCs w:val="20"/>
        </w:rPr>
        <w:instrText xml:space="preserve"> ADDIN EN.REFLIST </w:instrText>
      </w:r>
      <w:r w:rsidRPr="001A4073">
        <w:rPr>
          <w:rFonts w:ascii="Arial" w:hAnsi="Arial" w:cs="Arial"/>
          <w:sz w:val="20"/>
          <w:szCs w:val="20"/>
        </w:rPr>
        <w:fldChar w:fldCharType="separate"/>
      </w:r>
      <w:r w:rsidR="001A4073" w:rsidRPr="001A4073">
        <w:rPr>
          <w:rFonts w:ascii="Arial" w:hAnsi="Arial" w:cs="Arial"/>
          <w:sz w:val="20"/>
          <w:szCs w:val="20"/>
        </w:rPr>
        <w:t>1.</w:t>
      </w:r>
      <w:r w:rsidR="001A4073" w:rsidRPr="001A4073">
        <w:rPr>
          <w:rFonts w:ascii="Arial" w:hAnsi="Arial" w:cs="Arial"/>
          <w:sz w:val="20"/>
          <w:szCs w:val="20"/>
        </w:rPr>
        <w:tab/>
        <w:t xml:space="preserve">Chatterjee, A. and D. Vlachos, </w:t>
      </w:r>
      <w:r w:rsidR="001A4073" w:rsidRPr="001A4073">
        <w:rPr>
          <w:rFonts w:ascii="Arial" w:hAnsi="Arial" w:cs="Arial"/>
          <w:i/>
          <w:sz w:val="20"/>
          <w:szCs w:val="20"/>
        </w:rPr>
        <w:t>An overview of spatial microscopic and accelerated kinetic Monte Carlo methods.</w:t>
      </w:r>
      <w:r w:rsidR="001A4073" w:rsidRPr="001A4073">
        <w:rPr>
          <w:rFonts w:ascii="Arial" w:hAnsi="Arial" w:cs="Arial"/>
          <w:sz w:val="20"/>
          <w:szCs w:val="20"/>
        </w:rPr>
        <w:t xml:space="preserve"> Journal of Computer-Aided Materials Design, 2007. </w:t>
      </w:r>
      <w:r w:rsidR="001A4073" w:rsidRPr="001A4073">
        <w:rPr>
          <w:rFonts w:ascii="Arial" w:hAnsi="Arial" w:cs="Arial"/>
          <w:b/>
          <w:sz w:val="20"/>
          <w:szCs w:val="20"/>
        </w:rPr>
        <w:t>14</w:t>
      </w:r>
      <w:r w:rsidR="001A4073" w:rsidRPr="001A4073">
        <w:rPr>
          <w:rFonts w:ascii="Arial" w:hAnsi="Arial" w:cs="Arial"/>
          <w:sz w:val="20"/>
          <w:szCs w:val="20"/>
        </w:rPr>
        <w:t>(2): p. 253-308.</w:t>
      </w:r>
    </w:p>
    <w:p w14:paraId="3C7C109C"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2.</w:t>
      </w:r>
      <w:r w:rsidRPr="001A4073">
        <w:rPr>
          <w:rFonts w:ascii="Arial" w:hAnsi="Arial" w:cs="Arial"/>
          <w:sz w:val="20"/>
          <w:szCs w:val="20"/>
        </w:rPr>
        <w:tab/>
        <w:t xml:space="preserve">Michail, S., </w:t>
      </w:r>
      <w:r w:rsidRPr="001A4073">
        <w:rPr>
          <w:rFonts w:ascii="Arial" w:hAnsi="Arial" w:cs="Arial"/>
          <w:i/>
          <w:sz w:val="20"/>
          <w:szCs w:val="20"/>
        </w:rPr>
        <w:t>Kinetic modelling of heterogeneous catalytic systems.</w:t>
      </w:r>
      <w:r w:rsidRPr="001A4073">
        <w:rPr>
          <w:rFonts w:ascii="Arial" w:hAnsi="Arial" w:cs="Arial"/>
          <w:sz w:val="20"/>
          <w:szCs w:val="20"/>
        </w:rPr>
        <w:t xml:space="preserve"> Journal of Physics: Condensed Matter, 2015. </w:t>
      </w:r>
      <w:r w:rsidRPr="001A4073">
        <w:rPr>
          <w:rFonts w:ascii="Arial" w:hAnsi="Arial" w:cs="Arial"/>
          <w:b/>
          <w:sz w:val="20"/>
          <w:szCs w:val="20"/>
        </w:rPr>
        <w:t>27</w:t>
      </w:r>
      <w:r w:rsidRPr="001A4073">
        <w:rPr>
          <w:rFonts w:ascii="Arial" w:hAnsi="Arial" w:cs="Arial"/>
          <w:sz w:val="20"/>
          <w:szCs w:val="20"/>
        </w:rPr>
        <w:t>(1): p. 013001.</w:t>
      </w:r>
    </w:p>
    <w:p w14:paraId="0B9BB232"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3.</w:t>
      </w:r>
      <w:r w:rsidRPr="001A4073">
        <w:rPr>
          <w:rFonts w:ascii="Arial" w:hAnsi="Arial" w:cs="Arial"/>
          <w:sz w:val="20"/>
          <w:szCs w:val="20"/>
        </w:rPr>
        <w:tab/>
        <w:t xml:space="preserve">Reuter, K., </w:t>
      </w:r>
      <w:r w:rsidRPr="001A4073">
        <w:rPr>
          <w:rFonts w:ascii="Arial" w:hAnsi="Arial" w:cs="Arial"/>
          <w:i/>
          <w:sz w:val="20"/>
          <w:szCs w:val="20"/>
        </w:rPr>
        <w:t>First-Principles Kinetic Monte Carlo Simulations for Heterogeneous Catalysis: Concepts, Status and Frontiers</w:t>
      </w:r>
      <w:r w:rsidRPr="001A4073">
        <w:rPr>
          <w:rFonts w:ascii="Arial" w:hAnsi="Arial" w:cs="Arial"/>
          <w:sz w:val="20"/>
          <w:szCs w:val="20"/>
        </w:rPr>
        <w:t xml:space="preserve">, in </w:t>
      </w:r>
      <w:r w:rsidRPr="001A4073">
        <w:rPr>
          <w:rFonts w:ascii="Arial" w:hAnsi="Arial" w:cs="Arial"/>
          <w:i/>
          <w:sz w:val="20"/>
          <w:szCs w:val="20"/>
        </w:rPr>
        <w:t>Modelling and Simulation of Heterogeneous Catalytic Reactions: From the Molecular Process to the Technical System</w:t>
      </w:r>
      <w:r w:rsidRPr="001A4073">
        <w:rPr>
          <w:rFonts w:ascii="Arial" w:hAnsi="Arial" w:cs="Arial"/>
          <w:sz w:val="20"/>
          <w:szCs w:val="20"/>
        </w:rPr>
        <w:t>, O. Deutschmann, Editor. 2011, Wiley-VCH: Weinheim. p. 71-112.</w:t>
      </w:r>
    </w:p>
    <w:p w14:paraId="64F01A75"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4.</w:t>
      </w:r>
      <w:r w:rsidRPr="001A4073">
        <w:rPr>
          <w:rFonts w:ascii="Arial" w:hAnsi="Arial" w:cs="Arial"/>
          <w:sz w:val="20"/>
          <w:szCs w:val="20"/>
        </w:rPr>
        <w:tab/>
        <w:t xml:space="preserve">Voter, A., </w:t>
      </w:r>
      <w:r w:rsidRPr="001A4073">
        <w:rPr>
          <w:rFonts w:ascii="Arial" w:hAnsi="Arial" w:cs="Arial"/>
          <w:i/>
          <w:sz w:val="20"/>
          <w:szCs w:val="20"/>
        </w:rPr>
        <w:t>Introduction to the kinetic Monte Carlo method</w:t>
      </w:r>
      <w:r w:rsidRPr="001A4073">
        <w:rPr>
          <w:rFonts w:ascii="Arial" w:hAnsi="Arial" w:cs="Arial"/>
          <w:sz w:val="20"/>
          <w:szCs w:val="20"/>
        </w:rPr>
        <w:t xml:space="preserve">, in </w:t>
      </w:r>
      <w:r w:rsidRPr="001A4073">
        <w:rPr>
          <w:rFonts w:ascii="Arial" w:hAnsi="Arial" w:cs="Arial"/>
          <w:i/>
          <w:sz w:val="20"/>
          <w:szCs w:val="20"/>
        </w:rPr>
        <w:t>Radiation Effects in Solids</w:t>
      </w:r>
      <w:r w:rsidRPr="001A4073">
        <w:rPr>
          <w:rFonts w:ascii="Arial" w:hAnsi="Arial" w:cs="Arial"/>
          <w:sz w:val="20"/>
          <w:szCs w:val="20"/>
        </w:rPr>
        <w:t>, K. Sickafus, E. Kotomin, and B. Uberuaga, Editors. 2007, Springer Netherlands. p. 1-23.</w:t>
      </w:r>
    </w:p>
    <w:p w14:paraId="65C43355"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5.</w:t>
      </w:r>
      <w:r w:rsidRPr="001A4073">
        <w:rPr>
          <w:rFonts w:ascii="Arial" w:hAnsi="Arial" w:cs="Arial"/>
          <w:sz w:val="20"/>
          <w:szCs w:val="20"/>
        </w:rPr>
        <w:tab/>
        <w:t xml:space="preserve">Hoffmann, M.J., S. Matera, and K. Reuter, </w:t>
      </w:r>
      <w:r w:rsidRPr="001A4073">
        <w:rPr>
          <w:rFonts w:ascii="Arial" w:hAnsi="Arial" w:cs="Arial"/>
          <w:i/>
          <w:sz w:val="20"/>
          <w:szCs w:val="20"/>
        </w:rPr>
        <w:t>kmos: A lattice kinetic Monte Carlo framework.</w:t>
      </w:r>
      <w:r w:rsidRPr="001A4073">
        <w:rPr>
          <w:rFonts w:ascii="Arial" w:hAnsi="Arial" w:cs="Arial"/>
          <w:sz w:val="20"/>
          <w:szCs w:val="20"/>
        </w:rPr>
        <w:t xml:space="preserve"> Comput. Phys. Commun., 2014. </w:t>
      </w:r>
      <w:r w:rsidRPr="001A4073">
        <w:rPr>
          <w:rFonts w:ascii="Arial" w:hAnsi="Arial" w:cs="Arial"/>
          <w:b/>
          <w:sz w:val="20"/>
          <w:szCs w:val="20"/>
        </w:rPr>
        <w:t>185</w:t>
      </w:r>
      <w:r w:rsidRPr="001A4073">
        <w:rPr>
          <w:rFonts w:ascii="Arial" w:hAnsi="Arial" w:cs="Arial"/>
          <w:sz w:val="20"/>
          <w:szCs w:val="20"/>
        </w:rPr>
        <w:t>(7): p. 2138-2150.</w:t>
      </w:r>
    </w:p>
    <w:p w14:paraId="387B5515"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6.</w:t>
      </w:r>
      <w:r w:rsidRPr="001A4073">
        <w:rPr>
          <w:rFonts w:ascii="Arial" w:hAnsi="Arial" w:cs="Arial"/>
          <w:sz w:val="20"/>
          <w:szCs w:val="20"/>
        </w:rPr>
        <w:tab/>
        <w:t xml:space="preserve">Andersen, M., C. Panosetti, and K. Reuter, </w:t>
      </w:r>
      <w:r w:rsidRPr="001A4073">
        <w:rPr>
          <w:rFonts w:ascii="Arial" w:hAnsi="Arial" w:cs="Arial"/>
          <w:i/>
          <w:sz w:val="20"/>
          <w:szCs w:val="20"/>
        </w:rPr>
        <w:t xml:space="preserve">A Practical Guide to Surface Kinetic Monte Carlo </w:t>
      </w:r>
      <w:r w:rsidRPr="001A4073">
        <w:rPr>
          <w:rFonts w:ascii="Arial" w:hAnsi="Arial" w:cs="Arial"/>
          <w:i/>
          <w:sz w:val="20"/>
          <w:szCs w:val="20"/>
        </w:rPr>
        <w:lastRenderedPageBreak/>
        <w:t>Simulations.</w:t>
      </w:r>
      <w:r w:rsidRPr="001A4073">
        <w:rPr>
          <w:rFonts w:ascii="Arial" w:hAnsi="Arial" w:cs="Arial"/>
          <w:sz w:val="20"/>
          <w:szCs w:val="20"/>
        </w:rPr>
        <w:t xml:space="preserve"> Front. Chem., 2019. </w:t>
      </w:r>
      <w:r w:rsidRPr="001A4073">
        <w:rPr>
          <w:rFonts w:ascii="Arial" w:hAnsi="Arial" w:cs="Arial"/>
          <w:b/>
          <w:sz w:val="20"/>
          <w:szCs w:val="20"/>
        </w:rPr>
        <w:t>7</w:t>
      </w:r>
      <w:r w:rsidRPr="001A4073">
        <w:rPr>
          <w:rFonts w:ascii="Arial" w:hAnsi="Arial" w:cs="Arial"/>
          <w:sz w:val="20"/>
          <w:szCs w:val="20"/>
        </w:rPr>
        <w:t>(202).</w:t>
      </w:r>
    </w:p>
    <w:p w14:paraId="1FAA40ED"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7.</w:t>
      </w:r>
      <w:r w:rsidRPr="001A4073">
        <w:rPr>
          <w:rFonts w:ascii="Arial" w:hAnsi="Arial" w:cs="Arial"/>
          <w:sz w:val="20"/>
          <w:szCs w:val="20"/>
        </w:rPr>
        <w:tab/>
        <w:t xml:space="preserve">Reuter, K., D. Frenkel, and M. Scheffler, </w:t>
      </w:r>
      <w:r w:rsidRPr="001A4073">
        <w:rPr>
          <w:rFonts w:ascii="Arial" w:hAnsi="Arial" w:cs="Arial"/>
          <w:i/>
          <w:sz w:val="20"/>
          <w:szCs w:val="20"/>
        </w:rPr>
        <w:t>The Steady State of Heterogeneous Catalysis, Studied by First-Principles Statistical Mechanics.</w:t>
      </w:r>
      <w:r w:rsidRPr="001A4073">
        <w:rPr>
          <w:rFonts w:ascii="Arial" w:hAnsi="Arial" w:cs="Arial"/>
          <w:sz w:val="20"/>
          <w:szCs w:val="20"/>
        </w:rPr>
        <w:t xml:space="preserve"> Physical Review Letters, 2004. </w:t>
      </w:r>
      <w:r w:rsidRPr="001A4073">
        <w:rPr>
          <w:rFonts w:ascii="Arial" w:hAnsi="Arial" w:cs="Arial"/>
          <w:b/>
          <w:sz w:val="20"/>
          <w:szCs w:val="20"/>
        </w:rPr>
        <w:t>93</w:t>
      </w:r>
      <w:r w:rsidRPr="001A4073">
        <w:rPr>
          <w:rFonts w:ascii="Arial" w:hAnsi="Arial" w:cs="Arial"/>
          <w:sz w:val="20"/>
          <w:szCs w:val="20"/>
        </w:rPr>
        <w:t>(11): p. 116105.</w:t>
      </w:r>
    </w:p>
    <w:p w14:paraId="22D3CC5D"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8.</w:t>
      </w:r>
      <w:r w:rsidRPr="001A4073">
        <w:rPr>
          <w:rFonts w:ascii="Arial" w:hAnsi="Arial" w:cs="Arial"/>
          <w:sz w:val="20"/>
          <w:szCs w:val="20"/>
        </w:rPr>
        <w:tab/>
        <w:t xml:space="preserve">Mao, Z. and C.T. Campbell, </w:t>
      </w:r>
      <w:r w:rsidRPr="001A4073">
        <w:rPr>
          <w:rFonts w:ascii="Arial" w:hAnsi="Arial" w:cs="Arial"/>
          <w:i/>
          <w:sz w:val="20"/>
          <w:szCs w:val="20"/>
        </w:rPr>
        <w:t>Apparent Activation Energies in Complex Reaction Mechanisms: A Simple Relationship via Degrees of Rate Control.</w:t>
      </w:r>
      <w:r w:rsidRPr="001A4073">
        <w:rPr>
          <w:rFonts w:ascii="Arial" w:hAnsi="Arial" w:cs="Arial"/>
          <w:sz w:val="20"/>
          <w:szCs w:val="20"/>
        </w:rPr>
        <w:t xml:space="preserve"> ACS Catalysis, 2019. </w:t>
      </w:r>
      <w:r w:rsidRPr="001A4073">
        <w:rPr>
          <w:rFonts w:ascii="Arial" w:hAnsi="Arial" w:cs="Arial"/>
          <w:b/>
          <w:sz w:val="20"/>
          <w:szCs w:val="20"/>
        </w:rPr>
        <w:t>9</w:t>
      </w:r>
      <w:r w:rsidRPr="001A4073">
        <w:rPr>
          <w:rFonts w:ascii="Arial" w:hAnsi="Arial" w:cs="Arial"/>
          <w:sz w:val="20"/>
          <w:szCs w:val="20"/>
        </w:rPr>
        <w:t>(10): p. 9465-9473.</w:t>
      </w:r>
    </w:p>
    <w:p w14:paraId="0622E2A5"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9.</w:t>
      </w:r>
      <w:r w:rsidRPr="001A4073">
        <w:rPr>
          <w:rFonts w:ascii="Arial" w:hAnsi="Arial" w:cs="Arial"/>
          <w:sz w:val="20"/>
          <w:szCs w:val="20"/>
        </w:rPr>
        <w:tab/>
        <w:t xml:space="preserve">Temel, B., H. Meskine, K. Reuter, M. Scheffler, and H. Metiu, </w:t>
      </w:r>
      <w:r w:rsidRPr="001A4073">
        <w:rPr>
          <w:rFonts w:ascii="Arial" w:hAnsi="Arial" w:cs="Arial"/>
          <w:i/>
          <w:sz w:val="20"/>
          <w:szCs w:val="20"/>
        </w:rPr>
        <w:t>Does phenomenological kinetics provide an adequate description of heterogeneous catalytic reactions?</w:t>
      </w:r>
      <w:r w:rsidRPr="001A4073">
        <w:rPr>
          <w:rFonts w:ascii="Arial" w:hAnsi="Arial" w:cs="Arial"/>
          <w:sz w:val="20"/>
          <w:szCs w:val="20"/>
        </w:rPr>
        <w:t xml:space="preserve"> The Journal of Chemical Physics, 2007. </w:t>
      </w:r>
      <w:r w:rsidRPr="001A4073">
        <w:rPr>
          <w:rFonts w:ascii="Arial" w:hAnsi="Arial" w:cs="Arial"/>
          <w:b/>
          <w:sz w:val="20"/>
          <w:szCs w:val="20"/>
        </w:rPr>
        <w:t>126</w:t>
      </w:r>
      <w:r w:rsidRPr="001A4073">
        <w:rPr>
          <w:rFonts w:ascii="Arial" w:hAnsi="Arial" w:cs="Arial"/>
          <w:sz w:val="20"/>
          <w:szCs w:val="20"/>
        </w:rPr>
        <w:t>(20): p. 204711.</w:t>
      </w:r>
    </w:p>
    <w:p w14:paraId="056779A1"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10.</w:t>
      </w:r>
      <w:r w:rsidRPr="001A4073">
        <w:rPr>
          <w:rFonts w:ascii="Arial" w:hAnsi="Arial" w:cs="Arial"/>
          <w:sz w:val="20"/>
          <w:szCs w:val="20"/>
        </w:rPr>
        <w:tab/>
        <w:t xml:space="preserve">Stegelmann, C., A. Andreasen, and C.T. Campbell, </w:t>
      </w:r>
      <w:r w:rsidRPr="001A4073">
        <w:rPr>
          <w:rFonts w:ascii="Arial" w:hAnsi="Arial" w:cs="Arial"/>
          <w:i/>
          <w:sz w:val="20"/>
          <w:szCs w:val="20"/>
        </w:rPr>
        <w:t>Degree of Rate Control: How Much the Energies of Intermediates and Transition States Control Rates.</w:t>
      </w:r>
      <w:r w:rsidRPr="001A4073">
        <w:rPr>
          <w:rFonts w:ascii="Arial" w:hAnsi="Arial" w:cs="Arial"/>
          <w:sz w:val="20"/>
          <w:szCs w:val="20"/>
        </w:rPr>
        <w:t xml:space="preserve"> J. Am. Chem. Soc., 2009. </w:t>
      </w:r>
      <w:r w:rsidRPr="001A4073">
        <w:rPr>
          <w:rFonts w:ascii="Arial" w:hAnsi="Arial" w:cs="Arial"/>
          <w:b/>
          <w:sz w:val="20"/>
          <w:szCs w:val="20"/>
        </w:rPr>
        <w:t>131</w:t>
      </w:r>
      <w:r w:rsidRPr="001A4073">
        <w:rPr>
          <w:rFonts w:ascii="Arial" w:hAnsi="Arial" w:cs="Arial"/>
          <w:sz w:val="20"/>
          <w:szCs w:val="20"/>
        </w:rPr>
        <w:t>(23): p. 8077-8082.</w:t>
      </w:r>
    </w:p>
    <w:p w14:paraId="0143D295"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11.</w:t>
      </w:r>
      <w:r w:rsidRPr="001A4073">
        <w:rPr>
          <w:rFonts w:ascii="Arial" w:hAnsi="Arial" w:cs="Arial"/>
          <w:sz w:val="20"/>
          <w:szCs w:val="20"/>
        </w:rPr>
        <w:tab/>
        <w:t xml:space="preserve">Meskine, H., S. Matera, M. Scheffler, K. Reuter, and H. Metiu, </w:t>
      </w:r>
      <w:r w:rsidRPr="001A4073">
        <w:rPr>
          <w:rFonts w:ascii="Arial" w:hAnsi="Arial" w:cs="Arial"/>
          <w:i/>
          <w:sz w:val="20"/>
          <w:szCs w:val="20"/>
        </w:rPr>
        <w:t>Examination of the concept of degree of rate control by first-principles kinetic Monte Carlo simulations.</w:t>
      </w:r>
      <w:r w:rsidRPr="001A4073">
        <w:rPr>
          <w:rFonts w:ascii="Arial" w:hAnsi="Arial" w:cs="Arial"/>
          <w:sz w:val="20"/>
          <w:szCs w:val="20"/>
        </w:rPr>
        <w:t xml:space="preserve"> Surface Science, 2009. </w:t>
      </w:r>
      <w:r w:rsidRPr="001A4073">
        <w:rPr>
          <w:rFonts w:ascii="Arial" w:hAnsi="Arial" w:cs="Arial"/>
          <w:b/>
          <w:sz w:val="20"/>
          <w:szCs w:val="20"/>
        </w:rPr>
        <w:t>603</w:t>
      </w:r>
      <w:r w:rsidRPr="001A4073">
        <w:rPr>
          <w:rFonts w:ascii="Arial" w:hAnsi="Arial" w:cs="Arial"/>
          <w:sz w:val="20"/>
          <w:szCs w:val="20"/>
        </w:rPr>
        <w:t>(10–12): p. 1724-1730.</w:t>
      </w:r>
    </w:p>
    <w:p w14:paraId="65C1B50B"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12.</w:t>
      </w:r>
      <w:r w:rsidRPr="001A4073">
        <w:rPr>
          <w:rFonts w:ascii="Arial" w:hAnsi="Arial" w:cs="Arial"/>
          <w:sz w:val="20"/>
          <w:szCs w:val="20"/>
        </w:rPr>
        <w:tab/>
        <w:t xml:space="preserve">Ziff, R.M., E. Gulari, and Y. Barshad, </w:t>
      </w:r>
      <w:r w:rsidRPr="001A4073">
        <w:rPr>
          <w:rFonts w:ascii="Arial" w:hAnsi="Arial" w:cs="Arial"/>
          <w:i/>
          <w:sz w:val="20"/>
          <w:szCs w:val="20"/>
        </w:rPr>
        <w:t>Kinetic Phase Transitions in an Irreversible Surface-Reaction Model.</w:t>
      </w:r>
      <w:r w:rsidRPr="001A4073">
        <w:rPr>
          <w:rFonts w:ascii="Arial" w:hAnsi="Arial" w:cs="Arial"/>
          <w:sz w:val="20"/>
          <w:szCs w:val="20"/>
        </w:rPr>
        <w:t xml:space="preserve"> Physical Review Letters, 1986. </w:t>
      </w:r>
      <w:r w:rsidRPr="001A4073">
        <w:rPr>
          <w:rFonts w:ascii="Arial" w:hAnsi="Arial" w:cs="Arial"/>
          <w:b/>
          <w:sz w:val="20"/>
          <w:szCs w:val="20"/>
        </w:rPr>
        <w:t>56</w:t>
      </w:r>
      <w:r w:rsidRPr="001A4073">
        <w:rPr>
          <w:rFonts w:ascii="Arial" w:hAnsi="Arial" w:cs="Arial"/>
          <w:sz w:val="20"/>
          <w:szCs w:val="20"/>
        </w:rPr>
        <w:t>(24): p. 2553-2556.</w:t>
      </w:r>
    </w:p>
    <w:p w14:paraId="5FBECA73"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13.</w:t>
      </w:r>
      <w:r w:rsidRPr="001A4073">
        <w:rPr>
          <w:rFonts w:ascii="Arial" w:hAnsi="Arial" w:cs="Arial"/>
          <w:sz w:val="20"/>
          <w:szCs w:val="20"/>
        </w:rPr>
        <w:tab/>
        <w:t xml:space="preserve">Lehnert, W., W. Schmickler, and A. Bannerjee, </w:t>
      </w:r>
      <w:r w:rsidRPr="001A4073">
        <w:rPr>
          <w:rFonts w:ascii="Arial" w:hAnsi="Arial" w:cs="Arial"/>
          <w:i/>
          <w:sz w:val="20"/>
          <w:szCs w:val="20"/>
        </w:rPr>
        <w:t>The diffusion of lithium through graphite: a Monte Carlo simulation based on electronic structure calculations.</w:t>
      </w:r>
      <w:r w:rsidRPr="001A4073">
        <w:rPr>
          <w:rFonts w:ascii="Arial" w:hAnsi="Arial" w:cs="Arial"/>
          <w:sz w:val="20"/>
          <w:szCs w:val="20"/>
        </w:rPr>
        <w:t xml:space="preserve"> Chemical Physics, 1992. </w:t>
      </w:r>
      <w:r w:rsidRPr="001A4073">
        <w:rPr>
          <w:rFonts w:ascii="Arial" w:hAnsi="Arial" w:cs="Arial"/>
          <w:b/>
          <w:sz w:val="20"/>
          <w:szCs w:val="20"/>
        </w:rPr>
        <w:t>163</w:t>
      </w:r>
      <w:r w:rsidRPr="001A4073">
        <w:rPr>
          <w:rFonts w:ascii="Arial" w:hAnsi="Arial" w:cs="Arial"/>
          <w:sz w:val="20"/>
          <w:szCs w:val="20"/>
        </w:rPr>
        <w:t>(3): p. 331-337.</w:t>
      </w:r>
    </w:p>
    <w:p w14:paraId="5036D243"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14.</w:t>
      </w:r>
      <w:r w:rsidRPr="001A4073">
        <w:rPr>
          <w:rFonts w:ascii="Arial" w:hAnsi="Arial" w:cs="Arial"/>
          <w:sz w:val="20"/>
          <w:szCs w:val="20"/>
        </w:rPr>
        <w:tab/>
        <w:t xml:space="preserve">Kratzer, P., E. Penev, and M. Scheffler, </w:t>
      </w:r>
      <w:r w:rsidRPr="001A4073">
        <w:rPr>
          <w:rFonts w:ascii="Arial" w:hAnsi="Arial" w:cs="Arial"/>
          <w:i/>
          <w:sz w:val="20"/>
          <w:szCs w:val="20"/>
        </w:rPr>
        <w:t>First-principles studies of kinetics in epitaxial growth of III–V semiconductors.</w:t>
      </w:r>
      <w:r w:rsidRPr="001A4073">
        <w:rPr>
          <w:rFonts w:ascii="Arial" w:hAnsi="Arial" w:cs="Arial"/>
          <w:sz w:val="20"/>
          <w:szCs w:val="20"/>
        </w:rPr>
        <w:t xml:space="preserve"> Applied Physics A, 2002. </w:t>
      </w:r>
      <w:r w:rsidRPr="001A4073">
        <w:rPr>
          <w:rFonts w:ascii="Arial" w:hAnsi="Arial" w:cs="Arial"/>
          <w:b/>
          <w:sz w:val="20"/>
          <w:szCs w:val="20"/>
        </w:rPr>
        <w:t>75</w:t>
      </w:r>
      <w:r w:rsidRPr="001A4073">
        <w:rPr>
          <w:rFonts w:ascii="Arial" w:hAnsi="Arial" w:cs="Arial"/>
          <w:sz w:val="20"/>
          <w:szCs w:val="20"/>
        </w:rPr>
        <w:t>(1): p. 79-88.</w:t>
      </w:r>
    </w:p>
    <w:p w14:paraId="092A6596"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15.</w:t>
      </w:r>
      <w:r w:rsidRPr="001A4073">
        <w:rPr>
          <w:rFonts w:ascii="Arial" w:hAnsi="Arial" w:cs="Arial"/>
          <w:sz w:val="20"/>
          <w:szCs w:val="20"/>
        </w:rPr>
        <w:tab/>
        <w:t xml:space="preserve">Kratzer, P. and M. Scheffler, </w:t>
      </w:r>
      <w:r w:rsidRPr="001A4073">
        <w:rPr>
          <w:rFonts w:ascii="Arial" w:hAnsi="Arial" w:cs="Arial"/>
          <w:i/>
          <w:sz w:val="20"/>
          <w:szCs w:val="20"/>
        </w:rPr>
        <w:t>Reaction-Limited Island Nucleation in Molecular Beam Epitaxy of Compound Semiconductors.</w:t>
      </w:r>
      <w:r w:rsidRPr="001A4073">
        <w:rPr>
          <w:rFonts w:ascii="Arial" w:hAnsi="Arial" w:cs="Arial"/>
          <w:sz w:val="20"/>
          <w:szCs w:val="20"/>
        </w:rPr>
        <w:t xml:space="preserve"> Physical Review Letters, 2002. </w:t>
      </w:r>
      <w:r w:rsidRPr="001A4073">
        <w:rPr>
          <w:rFonts w:ascii="Arial" w:hAnsi="Arial" w:cs="Arial"/>
          <w:b/>
          <w:sz w:val="20"/>
          <w:szCs w:val="20"/>
        </w:rPr>
        <w:t>88</w:t>
      </w:r>
      <w:r w:rsidRPr="001A4073">
        <w:rPr>
          <w:rFonts w:ascii="Arial" w:hAnsi="Arial" w:cs="Arial"/>
          <w:sz w:val="20"/>
          <w:szCs w:val="20"/>
        </w:rPr>
        <w:t>(3): p. 036102.</w:t>
      </w:r>
    </w:p>
    <w:p w14:paraId="0B2B0EA1" w14:textId="77777777" w:rsidR="001A4073" w:rsidRPr="001A4073" w:rsidRDefault="001A4073" w:rsidP="001A4073">
      <w:pPr>
        <w:pStyle w:val="EndNoteBibliography"/>
        <w:spacing w:after="100"/>
        <w:ind w:left="720" w:hanging="720"/>
        <w:rPr>
          <w:rFonts w:ascii="Arial" w:hAnsi="Arial" w:cs="Arial"/>
          <w:sz w:val="20"/>
          <w:szCs w:val="20"/>
        </w:rPr>
      </w:pPr>
      <w:r w:rsidRPr="001A4073">
        <w:rPr>
          <w:rFonts w:ascii="Arial" w:hAnsi="Arial" w:cs="Arial"/>
          <w:sz w:val="20"/>
          <w:szCs w:val="20"/>
        </w:rPr>
        <w:t>16.</w:t>
      </w:r>
      <w:r w:rsidRPr="001A4073">
        <w:rPr>
          <w:rFonts w:ascii="Arial" w:hAnsi="Arial" w:cs="Arial"/>
          <w:sz w:val="20"/>
          <w:szCs w:val="20"/>
        </w:rPr>
        <w:tab/>
        <w:t xml:space="preserve">Šmilauer, P., M.R. Wilby, and D.D. Vvedensky, </w:t>
      </w:r>
      <w:r w:rsidRPr="001A4073">
        <w:rPr>
          <w:rFonts w:ascii="Arial" w:hAnsi="Arial" w:cs="Arial"/>
          <w:i/>
          <w:sz w:val="20"/>
          <w:szCs w:val="20"/>
        </w:rPr>
        <w:t>Reentrant layer-by-layer growth: A numerical study.</w:t>
      </w:r>
      <w:r w:rsidRPr="001A4073">
        <w:rPr>
          <w:rFonts w:ascii="Arial" w:hAnsi="Arial" w:cs="Arial"/>
          <w:sz w:val="20"/>
          <w:szCs w:val="20"/>
        </w:rPr>
        <w:t xml:space="preserve"> Physical Review B, 1993. </w:t>
      </w:r>
      <w:r w:rsidRPr="001A4073">
        <w:rPr>
          <w:rFonts w:ascii="Arial" w:hAnsi="Arial" w:cs="Arial"/>
          <w:b/>
          <w:sz w:val="20"/>
          <w:szCs w:val="20"/>
        </w:rPr>
        <w:t>47</w:t>
      </w:r>
      <w:r w:rsidRPr="001A4073">
        <w:rPr>
          <w:rFonts w:ascii="Arial" w:hAnsi="Arial" w:cs="Arial"/>
          <w:sz w:val="20"/>
          <w:szCs w:val="20"/>
        </w:rPr>
        <w:t>(7): p. 4119-4122.</w:t>
      </w:r>
    </w:p>
    <w:p w14:paraId="6988663B" w14:textId="3A87EA0F" w:rsidR="00A11C58" w:rsidRPr="001A4073" w:rsidRDefault="00DE2491" w:rsidP="001A4073">
      <w:pPr>
        <w:spacing w:after="100"/>
        <w:rPr>
          <w:rFonts w:ascii="Arial" w:hAnsi="Arial" w:cs="Arial"/>
          <w:sz w:val="20"/>
          <w:szCs w:val="20"/>
        </w:rPr>
      </w:pPr>
      <w:r w:rsidRPr="001A4073">
        <w:rPr>
          <w:rFonts w:ascii="Arial" w:hAnsi="Arial" w:cs="Arial"/>
          <w:sz w:val="20"/>
          <w:szCs w:val="20"/>
        </w:rPr>
        <w:fldChar w:fldCharType="end"/>
      </w:r>
    </w:p>
    <w:sectPr w:rsidR="00A11C58" w:rsidRPr="001A4073">
      <w:pgSz w:w="11910" w:h="16840"/>
      <w:pgMar w:top="1340" w:right="1240" w:bottom="280" w:left="12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3" w:author="Mie Andersen" w:date="2022-04-21T13:35:00Z" w:initials="MA">
    <w:p w14:paraId="35D8D779" w14:textId="2E5F3E96" w:rsidR="00FD4999" w:rsidRDefault="00FD4999">
      <w:pPr>
        <w:pStyle w:val="CommentText"/>
      </w:pPr>
      <w:r>
        <w:rPr>
          <w:rStyle w:val="CommentReference"/>
        </w:rPr>
        <w:annotationRef/>
      </w:r>
      <w:r>
        <w:t>Made with End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D8D7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BDC14" w16cex:dateUtc="2022-04-21T1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D8D779" w16cid:durableId="260BDC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CA9C7" w14:textId="77777777" w:rsidR="00396378" w:rsidRDefault="00396378" w:rsidP="00A11C58">
      <w:r>
        <w:separator/>
      </w:r>
    </w:p>
  </w:endnote>
  <w:endnote w:type="continuationSeparator" w:id="0">
    <w:p w14:paraId="6763EB66" w14:textId="77777777" w:rsidR="00396378" w:rsidRDefault="00396378" w:rsidP="00A11C58">
      <w:r>
        <w:continuationSeparator/>
      </w:r>
    </w:p>
  </w:endnote>
  <w:endnote w:type="continuationNotice" w:id="1">
    <w:p w14:paraId="6B3D3F24" w14:textId="77777777" w:rsidR="00396378" w:rsidRDefault="003963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261094" w14:textId="77777777" w:rsidR="00396378" w:rsidRDefault="00396378" w:rsidP="00A11C58">
      <w:r>
        <w:separator/>
      </w:r>
    </w:p>
  </w:footnote>
  <w:footnote w:type="continuationSeparator" w:id="0">
    <w:p w14:paraId="6BD7324D" w14:textId="77777777" w:rsidR="00396378" w:rsidRDefault="00396378" w:rsidP="00A11C58">
      <w:r>
        <w:continuationSeparator/>
      </w:r>
    </w:p>
  </w:footnote>
  <w:footnote w:type="continuationNotice" w:id="1">
    <w:p w14:paraId="713495D9" w14:textId="77777777" w:rsidR="00396378" w:rsidRDefault="003963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3"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4"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5"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6"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7"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8"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0"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1"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4"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5"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6"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7"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8"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19"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0"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1"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3"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4"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5"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7"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29"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1"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0"/>
  </w:num>
  <w:num w:numId="4">
    <w:abstractNumId w:val="26"/>
  </w:num>
  <w:num w:numId="5">
    <w:abstractNumId w:val="13"/>
  </w:num>
  <w:num w:numId="6">
    <w:abstractNumId w:val="17"/>
  </w:num>
  <w:num w:numId="7">
    <w:abstractNumId w:val="4"/>
  </w:num>
  <w:num w:numId="8">
    <w:abstractNumId w:val="15"/>
  </w:num>
  <w:num w:numId="9">
    <w:abstractNumId w:val="2"/>
  </w:num>
  <w:num w:numId="10">
    <w:abstractNumId w:val="14"/>
  </w:num>
  <w:num w:numId="11">
    <w:abstractNumId w:val="7"/>
  </w:num>
  <w:num w:numId="12">
    <w:abstractNumId w:val="5"/>
  </w:num>
  <w:num w:numId="13">
    <w:abstractNumId w:val="20"/>
  </w:num>
  <w:num w:numId="14">
    <w:abstractNumId w:val="23"/>
  </w:num>
  <w:num w:numId="15">
    <w:abstractNumId w:val="21"/>
  </w:num>
  <w:num w:numId="16">
    <w:abstractNumId w:val="18"/>
  </w:num>
  <w:num w:numId="17">
    <w:abstractNumId w:val="9"/>
  </w:num>
  <w:num w:numId="18">
    <w:abstractNumId w:val="27"/>
  </w:num>
  <w:num w:numId="19">
    <w:abstractNumId w:val="1"/>
  </w:num>
  <w:num w:numId="20">
    <w:abstractNumId w:val="19"/>
  </w:num>
  <w:num w:numId="21">
    <w:abstractNumId w:val="3"/>
  </w:num>
  <w:num w:numId="22">
    <w:abstractNumId w:val="16"/>
  </w:num>
  <w:num w:numId="23">
    <w:abstractNumId w:val="22"/>
  </w:num>
  <w:num w:numId="24">
    <w:abstractNumId w:val="24"/>
  </w:num>
  <w:num w:numId="25">
    <w:abstractNumId w:val="10"/>
  </w:num>
  <w:num w:numId="26">
    <w:abstractNumId w:val="28"/>
  </w:num>
  <w:num w:numId="27">
    <w:abstractNumId w:val="2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8"/>
  </w:num>
  <w:num w:numId="31">
    <w:abstractNumId w:val="11"/>
  </w:num>
  <w:num w:numId="32">
    <w:abstractNumId w:val="12"/>
  </w:num>
  <w:num w:numId="33">
    <w:abstractNumId w:val="31"/>
  </w:num>
  <w:num w:numId="3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e Andersen">
    <w15:presenceInfo w15:providerId="AD" w15:userId="S::au217101@uni.au.dk::a98176b5-39a6-40ce-bf0a-ebe92e6ae4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22606"/>
    <w:rsid w:val="00031EDD"/>
    <w:rsid w:val="00031F4F"/>
    <w:rsid w:val="00035B99"/>
    <w:rsid w:val="000377E9"/>
    <w:rsid w:val="00037C24"/>
    <w:rsid w:val="000416D7"/>
    <w:rsid w:val="000546CD"/>
    <w:rsid w:val="00054FD9"/>
    <w:rsid w:val="000621EC"/>
    <w:rsid w:val="0006595A"/>
    <w:rsid w:val="000801A6"/>
    <w:rsid w:val="000A149A"/>
    <w:rsid w:val="000B79A5"/>
    <w:rsid w:val="000C77C7"/>
    <w:rsid w:val="000D63E5"/>
    <w:rsid w:val="000E61C8"/>
    <w:rsid w:val="00106EA6"/>
    <w:rsid w:val="00110654"/>
    <w:rsid w:val="00112A87"/>
    <w:rsid w:val="00116C3A"/>
    <w:rsid w:val="00120BD6"/>
    <w:rsid w:val="00120F28"/>
    <w:rsid w:val="00127ED4"/>
    <w:rsid w:val="00130786"/>
    <w:rsid w:val="001359D2"/>
    <w:rsid w:val="0014546E"/>
    <w:rsid w:val="0015499A"/>
    <w:rsid w:val="001554BD"/>
    <w:rsid w:val="001612DC"/>
    <w:rsid w:val="00163B06"/>
    <w:rsid w:val="001706E1"/>
    <w:rsid w:val="00193DCA"/>
    <w:rsid w:val="001A4073"/>
    <w:rsid w:val="001B3523"/>
    <w:rsid w:val="001D6099"/>
    <w:rsid w:val="001F08D8"/>
    <w:rsid w:val="001F2B06"/>
    <w:rsid w:val="001F3E32"/>
    <w:rsid w:val="001F69DC"/>
    <w:rsid w:val="001F7B50"/>
    <w:rsid w:val="00214D6F"/>
    <w:rsid w:val="00225D5C"/>
    <w:rsid w:val="00233D4F"/>
    <w:rsid w:val="00243992"/>
    <w:rsid w:val="00247932"/>
    <w:rsid w:val="00260786"/>
    <w:rsid w:val="0027775E"/>
    <w:rsid w:val="002803F3"/>
    <w:rsid w:val="00293EF0"/>
    <w:rsid w:val="002E4636"/>
    <w:rsid w:val="002F1556"/>
    <w:rsid w:val="002F48F7"/>
    <w:rsid w:val="002F5988"/>
    <w:rsid w:val="003020B0"/>
    <w:rsid w:val="00304B1C"/>
    <w:rsid w:val="003139BA"/>
    <w:rsid w:val="00313CA5"/>
    <w:rsid w:val="0032250F"/>
    <w:rsid w:val="00323F3E"/>
    <w:rsid w:val="0032686A"/>
    <w:rsid w:val="0033431A"/>
    <w:rsid w:val="003439E9"/>
    <w:rsid w:val="0035141E"/>
    <w:rsid w:val="00355E41"/>
    <w:rsid w:val="00370A87"/>
    <w:rsid w:val="00381002"/>
    <w:rsid w:val="00396378"/>
    <w:rsid w:val="00396D5C"/>
    <w:rsid w:val="003A2EDB"/>
    <w:rsid w:val="003B149C"/>
    <w:rsid w:val="003C7348"/>
    <w:rsid w:val="003E1274"/>
    <w:rsid w:val="004034FC"/>
    <w:rsid w:val="00423D07"/>
    <w:rsid w:val="004249C1"/>
    <w:rsid w:val="00451446"/>
    <w:rsid w:val="004714C5"/>
    <w:rsid w:val="00475932"/>
    <w:rsid w:val="00483A79"/>
    <w:rsid w:val="004C1288"/>
    <w:rsid w:val="004C285C"/>
    <w:rsid w:val="004D0839"/>
    <w:rsid w:val="004F71E1"/>
    <w:rsid w:val="0051381A"/>
    <w:rsid w:val="00523083"/>
    <w:rsid w:val="00530F3E"/>
    <w:rsid w:val="0054390F"/>
    <w:rsid w:val="005545D9"/>
    <w:rsid w:val="00554C47"/>
    <w:rsid w:val="00567A0F"/>
    <w:rsid w:val="0057281D"/>
    <w:rsid w:val="00580BDE"/>
    <w:rsid w:val="005825B3"/>
    <w:rsid w:val="00583B33"/>
    <w:rsid w:val="00592E52"/>
    <w:rsid w:val="005A3128"/>
    <w:rsid w:val="005B28BF"/>
    <w:rsid w:val="005B5CE1"/>
    <w:rsid w:val="005C6661"/>
    <w:rsid w:val="005D18E8"/>
    <w:rsid w:val="005D316B"/>
    <w:rsid w:val="005D7A74"/>
    <w:rsid w:val="005E3BE6"/>
    <w:rsid w:val="005E4A29"/>
    <w:rsid w:val="005F246C"/>
    <w:rsid w:val="005F4E34"/>
    <w:rsid w:val="00602230"/>
    <w:rsid w:val="00602AE6"/>
    <w:rsid w:val="006043CA"/>
    <w:rsid w:val="00605D81"/>
    <w:rsid w:val="006131F4"/>
    <w:rsid w:val="0062632D"/>
    <w:rsid w:val="00636CA5"/>
    <w:rsid w:val="0064094D"/>
    <w:rsid w:val="006412FA"/>
    <w:rsid w:val="00656087"/>
    <w:rsid w:val="0066482B"/>
    <w:rsid w:val="006750FD"/>
    <w:rsid w:val="00676C36"/>
    <w:rsid w:val="006826F5"/>
    <w:rsid w:val="00686A0F"/>
    <w:rsid w:val="00692C6B"/>
    <w:rsid w:val="006932B7"/>
    <w:rsid w:val="006C5D17"/>
    <w:rsid w:val="00706406"/>
    <w:rsid w:val="007067B5"/>
    <w:rsid w:val="00720BAA"/>
    <w:rsid w:val="00732AC6"/>
    <w:rsid w:val="00734614"/>
    <w:rsid w:val="00734C25"/>
    <w:rsid w:val="00745C30"/>
    <w:rsid w:val="00746A6B"/>
    <w:rsid w:val="007540C7"/>
    <w:rsid w:val="00754FCE"/>
    <w:rsid w:val="007970EA"/>
    <w:rsid w:val="00797382"/>
    <w:rsid w:val="007977C0"/>
    <w:rsid w:val="007B4C5E"/>
    <w:rsid w:val="007D4B7C"/>
    <w:rsid w:val="007D7C43"/>
    <w:rsid w:val="007D7D65"/>
    <w:rsid w:val="008012C8"/>
    <w:rsid w:val="00827E40"/>
    <w:rsid w:val="008335FF"/>
    <w:rsid w:val="00836CED"/>
    <w:rsid w:val="00840B22"/>
    <w:rsid w:val="00856617"/>
    <w:rsid w:val="0088093F"/>
    <w:rsid w:val="00882846"/>
    <w:rsid w:val="00893189"/>
    <w:rsid w:val="008A289C"/>
    <w:rsid w:val="008C03A3"/>
    <w:rsid w:val="008D4B74"/>
    <w:rsid w:val="008E097E"/>
    <w:rsid w:val="008E0A16"/>
    <w:rsid w:val="008F0DED"/>
    <w:rsid w:val="00905E88"/>
    <w:rsid w:val="00930809"/>
    <w:rsid w:val="009373A3"/>
    <w:rsid w:val="00963246"/>
    <w:rsid w:val="00966369"/>
    <w:rsid w:val="00984A1D"/>
    <w:rsid w:val="009850E7"/>
    <w:rsid w:val="009858AD"/>
    <w:rsid w:val="00994E46"/>
    <w:rsid w:val="009B4D69"/>
    <w:rsid w:val="009D115E"/>
    <w:rsid w:val="009D4766"/>
    <w:rsid w:val="009E1623"/>
    <w:rsid w:val="00A11C58"/>
    <w:rsid w:val="00A12731"/>
    <w:rsid w:val="00A170A0"/>
    <w:rsid w:val="00A23F0F"/>
    <w:rsid w:val="00A258B7"/>
    <w:rsid w:val="00A50238"/>
    <w:rsid w:val="00A51AF0"/>
    <w:rsid w:val="00A61786"/>
    <w:rsid w:val="00A64C5E"/>
    <w:rsid w:val="00AB3ACC"/>
    <w:rsid w:val="00AB575D"/>
    <w:rsid w:val="00AC06F1"/>
    <w:rsid w:val="00AC7065"/>
    <w:rsid w:val="00AD44D8"/>
    <w:rsid w:val="00AD4E21"/>
    <w:rsid w:val="00AD4F40"/>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38B6"/>
    <w:rsid w:val="00BB3E16"/>
    <w:rsid w:val="00BD1B8B"/>
    <w:rsid w:val="00BE5350"/>
    <w:rsid w:val="00BF6F9C"/>
    <w:rsid w:val="00C05218"/>
    <w:rsid w:val="00C101CD"/>
    <w:rsid w:val="00C753F5"/>
    <w:rsid w:val="00C76542"/>
    <w:rsid w:val="00C83058"/>
    <w:rsid w:val="00C95158"/>
    <w:rsid w:val="00CB4D4A"/>
    <w:rsid w:val="00CB7CCB"/>
    <w:rsid w:val="00CD5534"/>
    <w:rsid w:val="00CF1CB6"/>
    <w:rsid w:val="00CF7666"/>
    <w:rsid w:val="00D221C2"/>
    <w:rsid w:val="00D27F8E"/>
    <w:rsid w:val="00D37FEE"/>
    <w:rsid w:val="00D63224"/>
    <w:rsid w:val="00D64648"/>
    <w:rsid w:val="00D77CA5"/>
    <w:rsid w:val="00D92739"/>
    <w:rsid w:val="00DA2B6E"/>
    <w:rsid w:val="00DB462A"/>
    <w:rsid w:val="00DE2491"/>
    <w:rsid w:val="00DF566F"/>
    <w:rsid w:val="00E038FA"/>
    <w:rsid w:val="00E15657"/>
    <w:rsid w:val="00E1780E"/>
    <w:rsid w:val="00E2393D"/>
    <w:rsid w:val="00E3135E"/>
    <w:rsid w:val="00E3142F"/>
    <w:rsid w:val="00E31B34"/>
    <w:rsid w:val="00E4780D"/>
    <w:rsid w:val="00E709D5"/>
    <w:rsid w:val="00E771EE"/>
    <w:rsid w:val="00E81C44"/>
    <w:rsid w:val="00E84CC4"/>
    <w:rsid w:val="00E90AA3"/>
    <w:rsid w:val="00EA5183"/>
    <w:rsid w:val="00EB3A19"/>
    <w:rsid w:val="00EC309E"/>
    <w:rsid w:val="00ED7B76"/>
    <w:rsid w:val="00EE1457"/>
    <w:rsid w:val="00EE31B4"/>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4D3A"/>
    <w:rsid w:val="00FD4999"/>
    <w:rsid w:val="00FE0FC9"/>
    <w:rsid w:val="00FE6C21"/>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CA5"/>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ascii="Arial" w:eastAsia="Arial" w:hAnsi="Arial" w:cs="Arial"/>
      <w:b/>
      <w:bCs/>
      <w:w w:val="100"/>
      <w:sz w:val="28"/>
      <w:szCs w:val="28"/>
    </w:rPr>
  </w:style>
  <w:style w:type="paragraph" w:styleId="Heading2">
    <w:name w:val="heading 2"/>
    <w:basedOn w:val="Normal"/>
    <w:link w:val="Heading2Char"/>
    <w:uiPriority w:val="9"/>
    <w:unhideWhenUsed/>
    <w:qFormat/>
    <w:rsid w:val="004249C1"/>
    <w:pPr>
      <w:numPr>
        <w:ilvl w:val="1"/>
        <w:numId w:val="15"/>
      </w:numPr>
      <w:spacing w:before="240" w:after="120" w:line="360" w:lineRule="auto"/>
      <w:outlineLvl w:val="1"/>
    </w:pPr>
    <w:rPr>
      <w:rFonts w:ascii="Arial" w:eastAsia="Arial" w:hAnsi="Arial" w:cs="Arial"/>
      <w:b/>
      <w:bCs/>
      <w:w w:val="100"/>
      <w:sz w:val="24"/>
      <w:szCs w:val="24"/>
    </w:rPr>
  </w:style>
  <w:style w:type="paragraph" w:styleId="Heading3">
    <w:name w:val="heading 3"/>
    <w:basedOn w:val="Normal"/>
    <w:link w:val="Heading3Char"/>
    <w:uiPriority w:val="9"/>
    <w:unhideWhenUsed/>
    <w:qFormat/>
    <w:rsid w:val="004249C1"/>
    <w:pPr>
      <w:numPr>
        <w:ilvl w:val="2"/>
        <w:numId w:val="15"/>
      </w:numPr>
      <w:spacing w:before="240" w:after="120"/>
      <w:outlineLvl w:val="2"/>
    </w:pPr>
    <w:rPr>
      <w:rFonts w:ascii="Arial" w:eastAsia="Trebuchet MS" w:hAnsi="Arial" w:cs="Trebuchet MS"/>
      <w:b/>
      <w:w w:val="100"/>
      <w:szCs w:val="23"/>
    </w:rPr>
  </w:style>
  <w:style w:type="paragraph" w:styleId="Heading4">
    <w:name w:val="heading 4"/>
    <w:basedOn w:val="Normal"/>
    <w:link w:val="Heading4Char"/>
    <w:uiPriority w:val="9"/>
    <w:unhideWhenUsed/>
    <w:qFormat/>
    <w:pPr>
      <w:ind w:left="790" w:hanging="614"/>
      <w:outlineLvl w:val="3"/>
    </w:pPr>
    <w:rPr>
      <w:rFonts w:ascii="Arial" w:eastAsia="Arial" w:hAnsi="Arial" w:cs="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695"/>
      <w:jc w:val="center"/>
    </w:pPr>
  </w:style>
  <w:style w:type="paragraph" w:styleId="TOC2">
    <w:name w:val="toc 2"/>
    <w:basedOn w:val="Normal"/>
    <w:uiPriority w:val="39"/>
    <w:qFormat/>
    <w:pPr>
      <w:spacing w:before="244"/>
      <w:ind w:left="520" w:hanging="344"/>
    </w:pPr>
    <w:rPr>
      <w:rFonts w:ascii="Arial" w:eastAsia="Arial" w:hAnsi="Arial" w:cs="Arial"/>
      <w:b/>
      <w:bCs/>
    </w:rPr>
  </w:style>
  <w:style w:type="paragraph" w:styleId="TOC3">
    <w:name w:val="toc 3"/>
    <w:basedOn w:val="Normal"/>
    <w:uiPriority w:val="39"/>
    <w:qFormat/>
    <w:pPr>
      <w:spacing w:before="20"/>
      <w:ind w:left="1047" w:hanging="528"/>
    </w:pPr>
  </w:style>
  <w:style w:type="paragraph" w:styleId="TOC4">
    <w:name w:val="toc 4"/>
    <w:basedOn w:val="Normal"/>
    <w:uiPriority w:val="1"/>
    <w:qFormat/>
    <w:pPr>
      <w:spacing w:before="20"/>
      <w:ind w:left="1781" w:hanging="735"/>
    </w:pPr>
  </w:style>
  <w:style w:type="paragraph" w:styleId="BodyText">
    <w:name w:val="Body Text"/>
    <w:basedOn w:val="Normal"/>
    <w:link w:val="BodyTextChar"/>
    <w:uiPriority w:val="1"/>
    <w:qFormat/>
    <w:rsid w:val="00B64AB8"/>
    <w:pPr>
      <w:spacing w:after="120"/>
    </w:pPr>
    <w:rPr>
      <w:rFonts w:ascii="Arial" w:hAnsi="Arial" w:cs="Arial"/>
      <w:w w:val="100"/>
      <w:sz w:val="20"/>
      <w:szCs w:val="20"/>
    </w:rPr>
  </w:style>
  <w:style w:type="paragraph" w:styleId="ListParagraph">
    <w:name w:val="List Paragraph"/>
    <w:basedOn w:val="Normal"/>
    <w:uiPriority w:val="1"/>
    <w:qFormat/>
    <w:rsid w:val="001F3E32"/>
    <w:pPr>
      <w:spacing w:before="20"/>
      <w:ind w:left="722" w:hanging="735"/>
    </w:pPr>
    <w:rPr>
      <w:rFonts w:ascii="Arial" w:hAnsi="Arial"/>
    </w:r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E771EE"/>
    <w:pPr>
      <w:keepNext/>
      <w:keepLines/>
      <w:widowControl/>
      <w:autoSpaceDE/>
      <w:autoSpaceDN/>
      <w:spacing w:before="240" w:line="259" w:lineRule="auto"/>
      <w:outlineLvl w:val="9"/>
    </w:pPr>
    <w:rPr>
      <w:rFonts w:asciiTheme="majorHAnsi" w:eastAsiaTheme="majorEastAsia" w:hAnsiTheme="majorHAnsi" w:cstheme="majorBidi"/>
      <w:b w:val="0"/>
      <w:bCs w:val="0"/>
      <w:color w:val="365F91" w:themeColor="accent1" w:themeShade="BF"/>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rPr>
      <w:sz w:val="20"/>
      <w:szCs w:val="20"/>
    </w:rPr>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BE5350"/>
    <w:pPr>
      <w:spacing w:line="253" w:lineRule="exact"/>
    </w:pPr>
    <w:rPr>
      <w:rFonts w:ascii="Consolas" w:hAnsi="Consolas"/>
      <w:spacing w:val="14"/>
      <w:w w:val="105"/>
      <w:sz w:val="20"/>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rPr>
  </w:style>
  <w:style w:type="character" w:customStyle="1" w:styleId="CodeChar">
    <w:name w:val="Code Char"/>
    <w:basedOn w:val="DefaultParagraphFont"/>
    <w:link w:val="Code"/>
    <w:rsid w:val="00BE5350"/>
    <w:rPr>
      <w:rFonts w:ascii="Consolas" w:hAnsi="Consolas"/>
      <w:spacing w:val="14"/>
      <w:w w:val="105"/>
      <w:sz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semiHidden/>
    <w:unhideWhenUsed/>
    <w:rsid w:val="008F0DED"/>
    <w:rPr>
      <w:sz w:val="20"/>
      <w:szCs w:val="20"/>
    </w:rPr>
  </w:style>
  <w:style w:type="character" w:customStyle="1" w:styleId="CommentTextChar">
    <w:name w:val="Comment Text Char"/>
    <w:basedOn w:val="DefaultParagraphFont"/>
    <w:link w:val="CommentText"/>
    <w:uiPriority w:val="99"/>
    <w:semiHidden/>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mcos/kmcos-installers"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microsoft.com/office/2011/relationships/commentsExtended" Target="commentsExtended.xml"/><Relationship Id="rId28" Type="http://schemas.openxmlformats.org/officeDocument/2006/relationships/theme" Target="theme/theme1.xml"/><Relationship Id="rId10" Type="http://schemas.openxmlformats.org/officeDocument/2006/relationships/hyperlink" Target="https://www.virtualbox.org/wiki/Downloads"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comments" Target="comments.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7804</Words>
  <Characters>47607</Characters>
  <Application>Microsoft Office Word</Application>
  <DocSecurity>0</DocSecurity>
  <Lines>396</Lines>
  <Paragraphs>110</Paragraphs>
  <ScaleCrop>false</ScaleCrop>
  <Company/>
  <LinksUpToDate>false</LinksUpToDate>
  <CharactersWithSpaces>55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e Andersen</cp:lastModifiedBy>
  <cp:revision>49</cp:revision>
  <dcterms:created xsi:type="dcterms:W3CDTF">2022-02-01T17:40:00Z</dcterms:created>
  <dcterms:modified xsi:type="dcterms:W3CDTF">2022-04-21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